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6F9132" w14:textId="61BE382C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on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of 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 xml:space="preserve">Jinzhu </w:t>
      </w:r>
      <w:proofErr w:type="gramStart"/>
      <w:r w:rsidRPr="007B041F">
        <w:t>Wang</w:t>
      </w:r>
      <w:r w:rsidRPr="007B041F">
        <w:rPr>
          <w:vertAlign w:val="superscript"/>
        </w:rPr>
        <w:t>a,b</w:t>
      </w:r>
      <w:proofErr w:type="gramEnd"/>
      <w:r w:rsidRPr="007B041F">
        <w:rPr>
          <w:vertAlign w:val="superscript"/>
        </w:rPr>
        <w:t>*</w:t>
      </w:r>
      <w:r w:rsidRPr="007B041F">
        <w:t>, Michalis Hadjikakou</w:t>
      </w:r>
      <w:r w:rsidRPr="007B041F">
        <w:rPr>
          <w:vertAlign w:val="superscript"/>
        </w:rPr>
        <w:t>a</w:t>
      </w:r>
      <w:r w:rsidRPr="007B041F">
        <w:t xml:space="preserve">, </w:t>
      </w:r>
      <w:r w:rsidRPr="00AD43EC">
        <w:t>Richard 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r>
        <w:t xml:space="preserve">, </w:t>
      </w:r>
      <w:r w:rsidRPr="007B041F">
        <w:t>Brett A. Bryan</w:t>
      </w:r>
      <w:r w:rsidRPr="007B041F">
        <w:rPr>
          <w:vertAlign w:val="superscript"/>
        </w:rPr>
        <w:t>a,b</w:t>
      </w:r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tGIS), Geography Department, Faculty of Geography and History, Universidad Complutense de Madrid (UCM), C/ ProfesorAranguren, s/n, Ciudad Universitaria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 xml:space="preserve">; Centre for Integrative Ecology, School of Life and Environmental Sciences, Deakin University, VIC 3125, Melbourne, </w:t>
      </w:r>
      <w:proofErr w:type="gramStart"/>
      <w:r w:rsidRPr="007B041F">
        <w:t>Australia;</w:t>
      </w:r>
      <w:proofErr w:type="gramEnd"/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68529CE9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du</w:t>
      </w:r>
      <w:r w:rsidR="00A9469E" w:rsidRPr="00424860">
        <w:t>e</w:t>
      </w:r>
      <w:r w:rsidRPr="00424860">
        <w:t xml:space="preserve"> to possib</w:t>
      </w:r>
      <w:r w:rsidR="00CF050D" w:rsidRPr="00424860">
        <w:t>ly</w:t>
      </w:r>
      <w:r w:rsidRPr="00424860">
        <w:t xml:space="preserve"> objective transition functions and/or a narrow fi</w:t>
      </w:r>
      <w:r w:rsidR="00CF050D" w:rsidRPr="00424860">
        <w:t>el</w:t>
      </w:r>
      <w:r w:rsidRPr="00424860">
        <w:t>d</w:t>
      </w:r>
      <w:r w:rsidR="00140D5B">
        <w:t xml:space="preserve"> </w:t>
      </w:r>
      <w:r w:rsidRPr="00424860">
        <w:t>of</w:t>
      </w:r>
      <w:r w:rsidR="00140D5B">
        <w:t xml:space="preserve"> </w:t>
      </w:r>
      <w:r w:rsidRPr="00424860">
        <w:t xml:space="preserve">view </w:t>
      </w:r>
      <w:r w:rsidR="00140D5B">
        <w:t>for</w:t>
      </w:r>
      <w:r w:rsidRPr="00424860">
        <w:t xml:space="preserve">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>complex urban dynamic patterns to be precisely</w:t>
      </w:r>
      <w:r w:rsidR="00B4073C" w:rsidRPr="00424860">
        <w:t xml:space="preserve"> 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with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FoM</w:t>
      </w:r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 xml:space="preserve">vitational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9D10BB" w:rsidRPr="00424860">
        <w:t>supplement CA models to integrate spatial features to project</w:t>
      </w:r>
      <w:r w:rsidR="00222023" w:rsidRPr="00424860">
        <w:t xml:space="preserve"> future urban development.</w:t>
      </w:r>
    </w:p>
    <w:p w14:paraId="132E6E33" w14:textId="736E83B9" w:rsidR="004D6494" w:rsidRPr="00594A3F" w:rsidRDefault="00EA7CC6" w:rsidP="004D6494">
      <w:pPr>
        <w:rPr>
          <w:b/>
          <w:bCs/>
          <w:sz w:val="24"/>
          <w:szCs w:val="24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</w:p>
    <w:p w14:paraId="211050C2" w14:textId="774660BB" w:rsidR="00EA1491" w:rsidRPr="00424860" w:rsidRDefault="00EA1491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26282F29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EyLTEzVDA5OjM2OjU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xLTEyLTEzVDA5OjM2OjU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TNUMDk6MzY6NT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870AFF" w:rsidRPr="00424860">
        <w:rPr>
          <w:rFonts w:ascii="Calibri" w:hAnsi="Calibri" w:cs="Calibri"/>
        </w:rPr>
        <w:t xml:space="preserve">extent 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because </w:t>
      </w:r>
      <w:r w:rsidR="00CE404F" w:rsidRPr="00424860">
        <w:rPr>
          <w:rFonts w:ascii="Calibri" w:hAnsi="Calibri" w:cs="Calibri"/>
        </w:rPr>
        <w:t xml:space="preserve">urbanization </w:t>
      </w:r>
      <w:r w:rsidR="00CF050D" w:rsidRPr="00424860">
        <w:rPr>
          <w:rFonts w:ascii="Calibri" w:hAnsi="Calibri" w:cs="Calibri"/>
        </w:rPr>
        <w:t>is a direct reflection</w:t>
      </w:r>
      <w:r w:rsidR="00CE404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of </w:t>
      </w:r>
      <w:r w:rsidR="00A62853" w:rsidRPr="00424860">
        <w:rPr>
          <w:rFonts w:ascii="Calibri" w:hAnsi="Calibri" w:cs="Calibri"/>
        </w:rPr>
        <w:t xml:space="preserve">population </w:t>
      </w:r>
      <w:r w:rsidR="1537AD25" w:rsidRPr="00424860">
        <w:rPr>
          <w:rFonts w:ascii="Calibri" w:hAnsi="Calibri" w:cs="Calibri"/>
        </w:rPr>
        <w:t>change</w:t>
      </w:r>
      <w:r w:rsidR="00A62853" w:rsidRPr="00424860">
        <w:rPr>
          <w:rFonts w:ascii="Calibri" w:hAnsi="Calibri" w:cs="Calibri"/>
        </w:rPr>
        <w:t xml:space="preserve"> </w:t>
      </w:r>
      <w:r w:rsidR="00F24919">
        <w:rPr>
          <w:rFonts w:ascii="Calibri" w:hAnsi="Calibri" w:cs="Calibri"/>
        </w:rPr>
        <w:t xml:space="preserve">and </w:t>
      </w:r>
      <w:r w:rsidR="00A62853" w:rsidRPr="00424860">
        <w:rPr>
          <w:rFonts w:ascii="Calibri" w:hAnsi="Calibri" w:cs="Calibri"/>
        </w:rPr>
        <w:t>economic</w:t>
      </w:r>
      <w:r w:rsidR="00EF3904" w:rsidRPr="00424860">
        <w:rPr>
          <w:rFonts w:ascii="Calibri" w:hAnsi="Calibri" w:cs="Calibri"/>
        </w:rPr>
        <w:t xml:space="preserve"> </w:t>
      </w:r>
      <w:r w:rsidR="00CA68DA" w:rsidRPr="00424860">
        <w:rPr>
          <w:rFonts w:ascii="Calibri" w:hAnsi="Calibri" w:cs="Calibri"/>
        </w:rPr>
        <w:t xml:space="preserve">growth and </w:t>
      </w:r>
      <w:r w:rsidR="00CF050D" w:rsidRPr="00424860">
        <w:rPr>
          <w:rFonts w:ascii="Calibri" w:hAnsi="Calibri" w:cs="Calibri"/>
        </w:rPr>
        <w:t xml:space="preserve">has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TItMTNUMDk6MzY6NTQ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zVDA5OjM2OjU0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dynamics to a future extent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yLTEzVDA5OjM2OjU0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TNUMDk6MzY6NT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i0xM1QwOTozNjo1N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</w:t>
      </w:r>
      <w:r w:rsidR="00AD593B">
        <w:rPr>
          <w:rFonts w:ascii="Calibri" w:hAnsi="Calibri" w:cs="Calibri"/>
        </w:rPr>
        <w:t>the</w:t>
      </w:r>
      <w:r w:rsidR="00AD593B" w:rsidRPr="00424860">
        <w:rPr>
          <w:rFonts w:ascii="Calibri" w:hAnsi="Calibri" w:cs="Calibri"/>
        </w:rPr>
        <w:t xml:space="preserve"> </w:t>
      </w:r>
      <w:r w:rsidR="00094D3A" w:rsidRPr="00424860">
        <w:rPr>
          <w:rFonts w:ascii="Calibri" w:hAnsi="Calibri" w:cs="Calibri"/>
        </w:rPr>
        <w:t xml:space="preserve">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zVDA5OjM2OjU0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107791" w:rsidRPr="00424860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based on historical urban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EzVDA5OjM2OjU0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M1QwOTozNjo1N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500DB0A9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EzVDA5OjM2OjU0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 xml:space="preserve">biophysical, geographic, and socio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NUMDk6MzY6NTQ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M1QwOTozNjo1N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291A50" w:rsidRPr="00424860">
        <w:rPr>
          <w:rFonts w:ascii="Calibri" w:hAnsi="Calibri" w:cs="Calibri"/>
        </w:rPr>
        <w:t>forbi</w:t>
      </w:r>
      <w:r w:rsidR="004E1462" w:rsidRPr="00424860">
        <w:rPr>
          <w:rFonts w:ascii="Calibri" w:hAnsi="Calibri" w:cs="Calibri"/>
        </w:rPr>
        <w:t>d</w:t>
      </w:r>
      <w:r w:rsidR="00291A50" w:rsidRPr="00424860">
        <w:rPr>
          <w:rFonts w:ascii="Calibri" w:hAnsi="Calibri" w:cs="Calibri"/>
        </w:rPr>
        <w:t xml:space="preserve"> or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 from happening</w:t>
      </w:r>
      <w:r w:rsidR="00172A4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A3FED" w:rsidRPr="00424860">
        <w:rPr>
          <w:rFonts w:ascii="Calibri" w:hAnsi="Calibri" w:cs="Calibri"/>
        </w:rPr>
        <w:t xml:space="preserve"> (e.g., </w:t>
      </w:r>
      <w:r w:rsidR="00426266" w:rsidRPr="00424860">
        <w:rPr>
          <w:rFonts w:ascii="Calibri" w:hAnsi="Calibri" w:cs="Calibri"/>
        </w:rPr>
        <w:t xml:space="preserve">no urban land </w:t>
      </w:r>
      <w:r w:rsidR="377847FA" w:rsidRPr="00424860">
        <w:rPr>
          <w:rFonts w:ascii="Calibri" w:hAnsi="Calibri" w:cs="Calibri"/>
        </w:rPr>
        <w:t xml:space="preserve">can </w:t>
      </w:r>
      <w:r w:rsidR="00426266" w:rsidRPr="00424860">
        <w:rPr>
          <w:rFonts w:ascii="Calibri" w:hAnsi="Calibri" w:cs="Calibri"/>
        </w:rPr>
        <w:t>be construct</w:t>
      </w:r>
      <w:r w:rsidR="004E1462" w:rsidRPr="00424860">
        <w:rPr>
          <w:rFonts w:ascii="Calibri" w:hAnsi="Calibri" w:cs="Calibri"/>
        </w:rPr>
        <w:t>ed</w:t>
      </w:r>
      <w:r w:rsidR="00426266" w:rsidRPr="00424860">
        <w:rPr>
          <w:rFonts w:ascii="Calibri" w:hAnsi="Calibri" w:cs="Calibri"/>
        </w:rPr>
        <w:t xml:space="preserve"> on water, and </w:t>
      </w:r>
      <w:r w:rsidR="001733C0" w:rsidRPr="00424860">
        <w:rPr>
          <w:rFonts w:ascii="Calibri" w:hAnsi="Calibri" w:cs="Calibri"/>
        </w:rPr>
        <w:t xml:space="preserve">grassland has a 1% chance </w:t>
      </w:r>
      <w:r w:rsidR="00CE02AE">
        <w:rPr>
          <w:rFonts w:ascii="Calibri" w:hAnsi="Calibri" w:cs="Calibri"/>
        </w:rPr>
        <w:t>of</w:t>
      </w:r>
      <w:r w:rsidR="00100305" w:rsidRPr="00424860">
        <w:rPr>
          <w:rFonts w:ascii="Calibri" w:hAnsi="Calibri" w:cs="Calibri"/>
        </w:rPr>
        <w:t xml:space="preserve"> be</w:t>
      </w:r>
      <w:r w:rsidR="00CE02AE">
        <w:rPr>
          <w:rFonts w:ascii="Calibri" w:hAnsi="Calibri" w:cs="Calibri"/>
        </w:rPr>
        <w:t>ing</w:t>
      </w:r>
      <w:r w:rsidR="00100305" w:rsidRPr="00424860">
        <w:rPr>
          <w:rFonts w:ascii="Calibri" w:hAnsi="Calibri" w:cs="Calibri"/>
        </w:rPr>
        <w:t xml:space="preserve"> converted to built-up land</w:t>
      </w:r>
      <w:r w:rsidR="00FA3FED" w:rsidRPr="00424860">
        <w:rPr>
          <w:rFonts w:ascii="Calibri" w:hAnsi="Calibri" w:cs="Calibri"/>
        </w:rPr>
        <w:t>)</w:t>
      </w:r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yLTEzVDA5OjM2OjU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NUMDk6MzY6NTQ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i0xM1QwOTozNjo1N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2577A106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>ome studies sub</w:t>
      </w:r>
      <w:r w:rsidR="003223D6">
        <w:rPr>
          <w:rFonts w:ascii="Calibri" w:hAnsi="Calibri" w:cs="Calibri"/>
        </w:rPr>
        <w:t>divide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</w:t>
      </w:r>
      <w:r w:rsidR="00704526" w:rsidRPr="00424860">
        <w:rPr>
          <w:rFonts w:ascii="Calibri" w:hAnsi="Calibri" w:cs="Calibri"/>
        </w:rPr>
        <w:lastRenderedPageBreak/>
        <w:t xml:space="preserve">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incorporate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3223D6">
        <w:rPr>
          <w:rFonts w:ascii="Calibri" w:hAnsi="Calibri" w:cs="Calibri"/>
        </w:rPr>
        <w:t xml:space="preserve">the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>ral feature</w:t>
      </w:r>
      <w:r w:rsidR="000505D2" w:rsidRPr="00424860">
        <w:rPr>
          <w:rFonts w:ascii="Calibri" w:hAnsi="Calibri" w:cs="Calibri"/>
        </w:rPr>
        <w:t xml:space="preserve"> 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;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ItMTNUMDk6MzY6NTQ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zVDA5OjM2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>Despite having successfully constructed transition rules, these studies presented mismatches 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M1QwOTozNjo1N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M1QwOTozNjo1N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zVDA5OjM2OjU0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B3F6D">
        <w:rPr>
          <w:rFonts w:ascii="Calibri" w:hAnsi="Calibri" w:cs="Calibri"/>
        </w:rPr>
        <w:t>scarcely</w:t>
      </w:r>
      <w:r w:rsidR="004A36BA" w:rsidRPr="00424860">
        <w:rPr>
          <w:rFonts w:ascii="Calibri" w:hAnsi="Calibri" w:cs="Calibri"/>
        </w:rPr>
        <w:t xml:space="preserve"> captures the </w:t>
      </w:r>
      <w:r w:rsidR="00F87F81" w:rsidRPr="00424860">
        <w:rPr>
          <w:rFonts w:ascii="Calibri" w:hAnsi="Calibri" w:cs="Calibri"/>
        </w:rPr>
        <w:t xml:space="preserve">complete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>the neighborhood scope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yLTEzVDA5OjM2OjU0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ItMTNUMDk6MzY6NTQ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Therefore, advances </w:t>
      </w:r>
      <w:r w:rsidR="004B3F6D">
        <w:rPr>
          <w:rFonts w:ascii="Calibri" w:hAnsi="Calibri" w:cs="Calibri"/>
        </w:rPr>
        <w:t>in</w:t>
      </w:r>
      <w:r w:rsidR="006C7461" w:rsidRPr="00424860">
        <w:rPr>
          <w:rFonts w:ascii="Calibri" w:hAnsi="Calibri" w:cs="Calibri"/>
        </w:rPr>
        <w:t xml:space="preserve"> existing urban simulation models should </w:t>
      </w:r>
      <w:r w:rsidR="004B3F6D">
        <w:rPr>
          <w:rFonts w:ascii="Calibri" w:hAnsi="Calibri" w:cs="Calibri"/>
        </w:rPr>
        <w:t>include:</w:t>
      </w:r>
      <w:r w:rsidR="006C7461" w:rsidRPr="00424860">
        <w:rPr>
          <w:rFonts w:ascii="Calibri" w:hAnsi="Calibri" w:cs="Calibri"/>
        </w:rPr>
        <w:t xml:space="preserve"> 1) capturing the large-scale spatial heterogeneity of </w:t>
      </w:r>
      <w:r w:rsidR="004B3F6D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 xml:space="preserve">driving factors, and 2) assimilating geographical variables </w:t>
      </w:r>
      <w:r w:rsidR="002A6F17" w:rsidRPr="00424860">
        <w:rPr>
          <w:rFonts w:ascii="Calibri" w:hAnsi="Calibri" w:cs="Calibri"/>
        </w:rPr>
        <w:t>unatt</w:t>
      </w:r>
      <w:r w:rsidR="002A6F17">
        <w:rPr>
          <w:rFonts w:ascii="Calibri" w:hAnsi="Calibri" w:cs="Calibri"/>
        </w:rPr>
        <w:t>ended</w:t>
      </w:r>
      <w:r w:rsidR="006C7461" w:rsidRPr="00424860">
        <w:rPr>
          <w:rFonts w:ascii="Calibri" w:hAnsi="Calibri" w:cs="Calibri"/>
        </w:rPr>
        <w:t xml:space="preserve"> to reduce subjectivity.</w:t>
      </w:r>
    </w:p>
    <w:p w14:paraId="031F65A5" w14:textId="33B1DFCE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375571" w:rsidRPr="00424860">
        <w:rPr>
          <w:rFonts w:ascii="Calibri" w:hAnsi="Calibri" w:cs="Calibri"/>
        </w:rPr>
        <w:t xml:space="preserve">structure of </w:t>
      </w:r>
      <w:r w:rsidR="001F7AB9">
        <w:rPr>
          <w:rFonts w:ascii="Calibri" w:hAnsi="Calibri" w:cs="Calibri"/>
        </w:rPr>
        <w:t>deep learning</w:t>
      </w:r>
      <w:r w:rsidR="00E9076D" w:rsidRPr="00424860">
        <w:rPr>
          <w:rFonts w:ascii="Calibri" w:hAnsi="Calibri" w:cs="Calibri"/>
        </w:rPr>
        <w:t xml:space="preserve"> </w:t>
      </w:r>
      <w:r w:rsidR="00375571" w:rsidRPr="00424860">
        <w:rPr>
          <w:rFonts w:ascii="Calibri" w:hAnsi="Calibri" w:cs="Calibri"/>
        </w:rPr>
        <w:t xml:space="preserve">that </w:t>
      </w:r>
      <w:r w:rsidR="005D4C81">
        <w:rPr>
          <w:rFonts w:ascii="Calibri" w:hAnsi="Calibri" w:cs="Calibri"/>
        </w:rPr>
        <w:t>are</w:t>
      </w:r>
      <w:r w:rsidR="00E1794C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EzVDA5OjM2OjU0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E30C9A" w:rsidRPr="00E30C9A">
        <w:rPr>
          <w:rFonts w:ascii="Calibri" w:hAnsi="Calibri" w:cs="Calibri"/>
        </w:rPr>
        <w:t>D</w:t>
      </w:r>
      <w:r w:rsidR="001F7AB9">
        <w:rPr>
          <w:rFonts w:ascii="Calibri" w:hAnsi="Calibri" w:cs="Calibri"/>
        </w:rPr>
        <w:t>eep learning</w:t>
      </w:r>
      <w:r w:rsidR="00E252B4" w:rsidRPr="00424860">
        <w:rPr>
          <w:rFonts w:ascii="Calibri" w:hAnsi="Calibri" w:cs="Calibri"/>
        </w:rPr>
        <w:t xml:space="preserve"> technologies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yLTEzVDA5OjM2OjU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>compared to the 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F185C" w:rsidRPr="00424860">
        <w:rPr>
          <w:rFonts w:ascii="Calibri" w:hAnsi="Calibri" w:cs="Calibri"/>
        </w:rPr>
        <w:t>integrating</w:t>
      </w:r>
      <w:r w:rsidR="0046467F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he </w:t>
      </w:r>
      <w:r w:rsidR="0046467F" w:rsidRPr="00424860">
        <w:rPr>
          <w:rFonts w:ascii="Calibri" w:hAnsi="Calibri" w:cs="Calibri"/>
        </w:rPr>
        <w:t xml:space="preserve">spatial features </w:t>
      </w:r>
      <w:r w:rsidR="007F185C" w:rsidRPr="00424860">
        <w:rPr>
          <w:rFonts w:ascii="Calibri" w:hAnsi="Calibri" w:cs="Calibri"/>
        </w:rPr>
        <w:t xml:space="preserve">abstracted by </w:t>
      </w:r>
      <w:r w:rsidRPr="00424860">
        <w:rPr>
          <w:rFonts w:ascii="Calibri" w:hAnsi="Calibri" w:cs="Calibri"/>
        </w:rPr>
        <w:t xml:space="preserve">CNN </w:t>
      </w:r>
      <w:r w:rsidR="007110C5" w:rsidRPr="00424860">
        <w:rPr>
          <w:rFonts w:ascii="Calibri" w:hAnsi="Calibri" w:cs="Calibri"/>
        </w:rPr>
        <w:t>improved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AB536F" w:rsidRPr="00424860">
        <w:rPr>
          <w:rFonts w:ascii="Calibri" w:hAnsi="Calibri" w:cs="Calibri"/>
        </w:rPr>
        <w:t xml:space="preserve">the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>configuration, whereas</w:t>
      </w:r>
      <w:r w:rsidR="00522052" w:rsidRPr="00424860">
        <w:rPr>
          <w:rFonts w:ascii="Calibri" w:hAnsi="Calibri" w:cs="Calibri"/>
        </w:rPr>
        <w:t xml:space="preserve"> 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="005204F4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was</w:t>
      </w:r>
      <w:r w:rsidR="00AB536F" w:rsidRPr="00424860">
        <w:rPr>
          <w:rFonts w:ascii="Calibri" w:hAnsi="Calibri" w:cs="Calibri"/>
        </w:rPr>
        <w:t xml:space="preserve"> overlooked</w:t>
      </w:r>
      <w:r w:rsidRPr="00424860">
        <w:rPr>
          <w:rFonts w:ascii="Calibri" w:hAnsi="Calibri" w:cs="Calibri"/>
        </w:rPr>
        <w:t>. Therefore, m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>should be introduced</w:t>
      </w:r>
      <w:r w:rsidR="00AA407C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>in</w:t>
      </w:r>
      <w:r w:rsidR="003D64BB" w:rsidRPr="00424860">
        <w:rPr>
          <w:rFonts w:ascii="Calibri" w:hAnsi="Calibri" w:cs="Calibri"/>
        </w:rPr>
        <w:t>to</w:t>
      </w:r>
      <w:r w:rsidR="00AA407C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 xml:space="preserve">future simulations of </w:t>
      </w:r>
      <w:r w:rsidRPr="00424860">
        <w:rPr>
          <w:rFonts w:ascii="Calibri" w:hAnsi="Calibri" w:cs="Calibri"/>
        </w:rPr>
        <w:t>urban development.</w:t>
      </w:r>
    </w:p>
    <w:p w14:paraId="668B29F4" w14:textId="1B8E2C67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E8073C" w:rsidRPr="00424860">
        <w:rPr>
          <w:rFonts w:ascii="Calibri" w:hAnsi="Calibri"/>
        </w:rPr>
        <w:t xml:space="preserve">-based </w:t>
      </w:r>
      <w:r w:rsidR="00E30C9A">
        <w:rPr>
          <w:rFonts w:ascii="Calibri" w:hAnsi="Calibri" w:cs="Calibri"/>
        </w:rPr>
        <w:t>deep learning</w:t>
      </w:r>
      <w:r w:rsidR="008C7C0D" w:rsidRPr="00424860">
        <w:rPr>
          <w:rFonts w:ascii="Calibri" w:hAnsi="Calibri"/>
        </w:rPr>
        <w:t xml:space="preserve"> structure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B700C4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EzVDA5OjM2OjU0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</w:t>
      </w:r>
      <w:r w:rsidRPr="00424860">
        <w:rPr>
          <w:rFonts w:ascii="Calibri" w:hAnsi="Calibri"/>
        </w:rPr>
        <w:lastRenderedPageBreak/>
        <w:t xml:space="preserve">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11DB1C1F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712B245B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032BD694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B700C4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CF050D" w:rsidRPr="00424860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CF050D" w:rsidRDefault="00683617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CF050D" w:rsidRPr="00424860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CF050D" w:rsidRDefault="00683617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280DF82A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B700C4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B700C4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B700C4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B700C4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i0xM1QwOTozNjo1N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B700C4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2D6473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83C98B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BD799C9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9338805" w14:textId="77777777" w:rsidR="00CF050D" w:rsidRPr="00424860" w:rsidRDefault="00CF050D" w:rsidP="003171D4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683617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683617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41C2511E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as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062B05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squash 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that is composed of pixels of 0s and 1s. The cross-entropy algorithm is applied to calculate the difference between the prediction and the reference map and reflects the performance of the U-Net.</w:t>
      </w:r>
    </w:p>
    <w:p w14:paraId="62C880F1" w14:textId="23D333F5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an 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on 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18F30293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xM1QwOTozNjo1N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xM1QwOTozNjo1N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0324A9">
        <w:t xml:space="preserve">hardly </w:t>
      </w:r>
      <w:r w:rsidR="00EC6999" w:rsidRPr="00424860">
        <w:t xml:space="preserve">any useful </w:t>
      </w:r>
      <w:r w:rsidR="33942332" w:rsidRPr="00424860">
        <w:t xml:space="preserve">additional </w:t>
      </w:r>
      <w:r w:rsidR="00EC6999" w:rsidRPr="00424860">
        <w:t>pattern 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78C9B6B2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</w:t>
      </w:r>
      <w:proofErr w:type="gramStart"/>
      <w:r w:rsidR="001F134A" w:rsidRPr="00424860">
        <w:rPr>
          <w:rFonts w:ascii="Calibri" w:hAnsi="Calibri" w:cs="Calibri"/>
        </w:rPr>
        <w:t>256 pixel</w:t>
      </w:r>
      <w:proofErr w:type="gramEnd"/>
      <w:r w:rsidR="001F134A" w:rsidRPr="00424860">
        <w:rPr>
          <w:rFonts w:ascii="Calibri" w:hAnsi="Calibri" w:cs="Calibri"/>
        </w:rPr>
        <w:t xml:space="preserve">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</w:t>
      </w:r>
      <w:r w:rsidRPr="00424860">
        <w:rPr>
          <w:rFonts w:ascii="Calibri" w:hAnsi="Calibri" w:cs="Calibri"/>
        </w:rPr>
        <w:lastRenderedPageBreak/>
        <w:t xml:space="preserve">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0FAFEA0B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921FFB">
        <w:rPr>
          <w:rFonts w:ascii="Calibri" w:hAnsi="Calibri" w:cs="Calibri"/>
        </w:rPr>
        <w:t>“</w:t>
      </w:r>
      <w:r w:rsidRPr="00424860">
        <w:rPr>
          <w:rFonts w:ascii="Calibri" w:hAnsi="Calibri" w:cs="Calibri"/>
        </w:rPr>
        <w:t>edge effect</w:t>
      </w:r>
      <w:r w:rsidR="007D160E" w:rsidRPr="00424860">
        <w:rPr>
          <w:rFonts w:ascii="Calibri" w:hAnsi="Calibri" w:cs="Calibri"/>
        </w:rPr>
        <w:t>,</w:t>
      </w:r>
      <w:r w:rsidR="00921FFB">
        <w:rPr>
          <w:rFonts w:ascii="Calibri" w:hAnsi="Calibri" w:cs="Calibri"/>
        </w:rPr>
        <w:t>”</w:t>
      </w:r>
      <w:r w:rsidRPr="00424860">
        <w:rPr>
          <w:rFonts w:ascii="Calibri" w:hAnsi="Calibri" w:cs="Calibri"/>
        </w:rPr>
        <w:t xml:space="preserve"> the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17625B57" w:rsidR="00263109" w:rsidRPr="001B6AB9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9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“</w:t>
      </w:r>
      <w:r w:rsidRPr="001B6AB9">
        <w:rPr>
          <w:i w:val="0"/>
          <w:iCs w:val="0"/>
        </w:rPr>
        <w:t>edge effect</w:t>
      </w:r>
      <w:r w:rsidR="00114624" w:rsidRPr="001B6AB9">
        <w:rPr>
          <w:i w:val="0"/>
          <w:iCs w:val="0"/>
        </w:rPr>
        <w:t>.</w:t>
      </w:r>
      <w:r w:rsidR="000E2F4B">
        <w:rPr>
          <w:i w:val="0"/>
          <w:iCs w:val="0"/>
        </w:rPr>
        <w:t>”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“edge effect</w:t>
      </w:r>
      <w:r w:rsidR="00737688" w:rsidRPr="001B6AB9">
        <w:rPr>
          <w:i w:val="0"/>
          <w:iCs w:val="0"/>
        </w:rPr>
        <w:t>.</w:t>
      </w:r>
      <w:r w:rsidR="0083555F" w:rsidRPr="001B6AB9">
        <w:rPr>
          <w:i w:val="0"/>
          <w:iCs w:val="0"/>
        </w:rPr>
        <w:t>”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“edge effect”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B700C4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0DA34EAC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</w:t>
      </w:r>
      <w:r w:rsidR="00C2490C" w:rsidRPr="00424860">
        <w:rPr>
          <w:rFonts w:ascii="Calibri" w:hAnsi="Calibri" w:cs="Calibri"/>
        </w:rPr>
        <w:lastRenderedPageBreak/>
        <w:t xml:space="preserve">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A4034" w:rsidRPr="00424860">
        <w:rPr>
          <w:rFonts w:ascii="Calibri" w:hAnsi="Calibri" w:cs="Calibri"/>
        </w:rPr>
        <w:t>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0BE8B1E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69194045" w:rsidR="009C7D21" w:rsidRPr="00424860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i0xM1QwOTozNjo1N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proofErr w:type="gramEnd"/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proofErr w:type="gramStart"/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>of</w:t>
      </w:r>
      <w:proofErr w:type="gramEnd"/>
      <w:r w:rsidR="00582400">
        <w:rPr>
          <w:rFonts w:ascii="Calibri" w:hAnsi="Calibri" w:cs="Calibri"/>
        </w:rPr>
        <w:t xml:space="preserve">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683617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592DD101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ItMTNUMDk6MzY6NTQ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B700C4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7FE023FE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B700C4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683617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BF72E2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BFD555A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structure of 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lastRenderedPageBreak/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A6E94" w:rsidRDefault="001A6E94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A6E94" w:rsidRPr="00FF3AD8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A6E94" w:rsidRPr="00EE4875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A6E94" w:rsidRDefault="001A6E94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A6E94" w:rsidRPr="00FF3AD8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A6E94" w:rsidRPr="00EE4875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62FA0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lastRenderedPageBreak/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55EC9B35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B34EB9" w:rsidRPr="00424860">
        <w:t xml:space="preserve">thin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41A48ED9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</w:t>
      </w:r>
      <w:r w:rsidR="00933DD9" w:rsidRPr="00424860">
        <w:lastRenderedPageBreak/>
        <w:t xml:space="preserve">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8E3FFC">
        <w:t>,</w:t>
      </w:r>
      <w:r w:rsidR="00FF72CC" w:rsidRPr="00424860">
        <w:t xml:space="preserve"> particularly in areas designated as new developments (</w:t>
      </w:r>
      <w:r w:rsidR="00F44252" w:rsidRPr="00424860">
        <w:t>i.e., misses</w:t>
      </w:r>
      <w:r w:rsidR="009152D0" w:rsidRPr="00424860">
        <w:t>)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lastRenderedPageBreak/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36573FA5" w:rsidR="00960DCE" w:rsidRPr="00424860" w:rsidRDefault="00960DCE" w:rsidP="00D71802">
      <w:pPr>
        <w:spacing w:line="276" w:lineRule="auto"/>
      </w:pPr>
      <w:r w:rsidRPr="00424860">
        <w:t xml:space="preserve">The overlay metrics </w:t>
      </w:r>
      <w:r w:rsidR="00C5507E" w:rsidRPr="00424860">
        <w:t>of the validation map</w:t>
      </w:r>
      <w:r w:rsidR="004E45F9" w:rsidRPr="00424860">
        <w:t>s</w:t>
      </w:r>
      <w:r w:rsidR="00C5507E" w:rsidRPr="00424860">
        <w:t xml:space="preserve"> compar</w:t>
      </w:r>
      <w:r w:rsidR="008C5729" w:rsidRPr="00424860">
        <w:t>ed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proofErr w:type="gramStart"/>
      <w:r w:rsidR="00007605" w:rsidRPr="00424860">
        <w:t>The median values of the OA</w:t>
      </w:r>
      <w:r w:rsidR="00151F28" w:rsidRPr="00424860">
        <w:t>,</w:t>
      </w:r>
      <w:proofErr w:type="gramEnd"/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53AB6413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overlay 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ting to the scatter points.</w:t>
      </w:r>
      <w:bookmarkEnd w:id="17"/>
    </w:p>
    <w:p w14:paraId="71279E28" w14:textId="23B4DE5E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close</w:t>
      </w:r>
      <w:r w:rsidR="00272F94">
        <w:rPr>
          <w:rFonts w:ascii="Calibri" w:hAnsi="Calibri" w:cs="Calibri"/>
        </w:rPr>
        <w:t xml:space="preserve"> to each othe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11AB7567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</w:t>
      </w:r>
      <w:r w:rsidR="00272F94">
        <w:rPr>
          <w:rFonts w:ascii="Calibri" w:hAnsi="Calibri" w:cs="Calibri"/>
        </w:rPr>
        <w:t>’</w:t>
      </w:r>
      <w:r w:rsidR="002E6A96" w:rsidRPr="00424860">
        <w:rPr>
          <w:rFonts w:ascii="Calibri" w:hAnsi="Calibri" w:cs="Calibri"/>
        </w:rPr>
        <w:t>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</w:t>
      </w:r>
      <w:r w:rsidR="00272F94">
        <w:rPr>
          <w:rFonts w:ascii="Calibri" w:hAnsi="Calibri" w:cs="Calibri"/>
        </w:rPr>
        <w:t>’</w:t>
      </w:r>
      <w:r w:rsidR="00146FF7" w:rsidRPr="00424860">
        <w:rPr>
          <w:rFonts w:ascii="Calibri" w:hAnsi="Calibri" w:cs="Calibri"/>
        </w:rPr>
        <w:t>Ling Xiang</w:t>
      </w:r>
      <w:r w:rsidR="00FD7506" w:rsidRPr="00424860">
        <w:rPr>
          <w:rFonts w:ascii="Calibri" w:hAnsi="Calibri" w:cs="Calibri"/>
        </w:rPr>
        <w:t xml:space="preserve"> and Yang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</w:t>
      </w:r>
      <w:r w:rsidR="00272F94">
        <w:rPr>
          <w:rFonts w:ascii="Calibri" w:hAnsi="Calibri" w:cs="Calibri"/>
        </w:rPr>
        <w:t>’</w:t>
      </w:r>
      <w:r w:rsidR="00AC6E73" w:rsidRPr="00424860">
        <w:rPr>
          <w:rFonts w:ascii="Calibri" w:hAnsi="Calibri" w:cs="Calibri"/>
        </w:rPr>
        <w:t>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>Hu</w:t>
      </w:r>
      <w:r w:rsidR="00272F94">
        <w:rPr>
          <w:rFonts w:ascii="Calibri" w:hAnsi="Calibri" w:cs="Calibri"/>
        </w:rPr>
        <w:t>’</w:t>
      </w:r>
      <w:r w:rsidR="001A1FD7" w:rsidRPr="00424860">
        <w:rPr>
          <w:rFonts w:ascii="Calibri" w:hAnsi="Calibri" w:cs="Calibri"/>
        </w:rPr>
        <w:t xml:space="preserve">Ji Zhen and </w:t>
      </w:r>
      <w:r w:rsidR="00FE1937" w:rsidRPr="00424860">
        <w:rPr>
          <w:rFonts w:ascii="Calibri" w:hAnsi="Calibri" w:cs="Calibri"/>
        </w:rPr>
        <w:t>Gao</w:t>
      </w:r>
      <w:r w:rsidR="00272F94">
        <w:rPr>
          <w:rFonts w:ascii="Calibri" w:hAnsi="Calibri" w:cs="Calibri"/>
        </w:rPr>
        <w:t>’</w:t>
      </w:r>
      <w:r w:rsidR="00FE1937" w:rsidRPr="00424860">
        <w:rPr>
          <w:rFonts w:ascii="Calibri" w:hAnsi="Calibri" w:cs="Calibri"/>
        </w:rPr>
        <w:t xml:space="preserve">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2715F704" w:rsidR="00631E0E" w:rsidRPr="00424860" w:rsidRDefault="00C60095" w:rsidP="003A40C8">
      <w:r w:rsidRPr="00424860">
        <w:t>The predicted area</w:t>
      </w:r>
      <w:r w:rsidR="0052438C">
        <w:t>s</w:t>
      </w:r>
      <w:r w:rsidR="003D4F6B" w:rsidRPr="00424860">
        <w:t xml:space="preserve"> of </w:t>
      </w:r>
      <w:r w:rsidR="0052438C">
        <w:t>the various</w:t>
      </w:r>
      <w:r w:rsidR="003D4F6B" w:rsidRPr="00424860">
        <w:t xml:space="preserve"> region</w:t>
      </w:r>
      <w:r w:rsidR="0052438C">
        <w:t>s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9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2618BD65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Regi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2F8F2EB7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the </w:t>
      </w:r>
      <w:r w:rsidR="00F5488E" w:rsidRPr="002254FA">
        <w:rPr>
          <w:rFonts w:cstheme="majorHAnsi"/>
        </w:rPr>
        <w:t>real-world urban dynamic</w:t>
      </w:r>
      <w:r w:rsidR="005C2FFA" w:rsidRPr="002254FA">
        <w:rPr>
          <w:rFonts w:cstheme="majorHAnsi"/>
        </w:rPr>
        <w:t xml:space="preserve"> patterns</w:t>
      </w:r>
    </w:p>
    <w:p w14:paraId="29D7A29B" w14:textId="070142EE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2BB8142C" w:rsidRPr="00424860">
        <w:t>most likely to transition</w:t>
      </w:r>
      <w:r w:rsidR="00DF4E43" w:rsidRPr="00424860">
        <w:t xml:space="preserve"> to urban in the future and </w:t>
      </w:r>
      <w:r w:rsidR="00BA6E22">
        <w:t xml:space="preserve">that </w:t>
      </w:r>
      <w:r w:rsidR="00DF4E43" w:rsidRPr="00424860">
        <w:t xml:space="preserve">the </w:t>
      </w:r>
      <w:r w:rsidR="00BD1DBB" w:rsidRPr="00424860">
        <w:t xml:space="preserve">abundant nonurban </w:t>
      </w:r>
      <w:r w:rsidR="00525CC2">
        <w:t>surrounding areas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525CC2">
        <w:t>prevent</w:t>
      </w:r>
      <w:r w:rsidR="00BD1DBB" w:rsidRPr="00424860">
        <w:t xml:space="preserve"> </w:t>
      </w:r>
      <w:r w:rsidR="002D037C" w:rsidRPr="00424860">
        <w:t>urbanization from happening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0D642C" w:rsidRPr="00424860">
        <w:t>Many</w:t>
      </w:r>
      <w:r w:rsidR="00AA6D8C" w:rsidRPr="00424860">
        <w:t xml:space="preserve"> </w:t>
      </w:r>
      <w:r w:rsidR="003B0BE8" w:rsidRPr="00424860">
        <w:t>near-town-</w:t>
      </w:r>
      <w:r w:rsidR="00E71676" w:rsidRPr="00424860">
        <w:t>cent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were predicted </w:t>
      </w:r>
      <w:r w:rsidR="003B0BE8" w:rsidRPr="00424860">
        <w:t>to be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2269FE" w:rsidRPr="00424860">
        <w:t xml:space="preserve">small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525CC2">
        <w:t>had</w:t>
      </w:r>
      <w:r w:rsidR="00791977" w:rsidRPr="00424860">
        <w:t xml:space="preserve"> </w:t>
      </w:r>
      <w:r w:rsidR="00BA6E22">
        <w:t xml:space="preserve">only </w:t>
      </w:r>
      <w:r w:rsidR="00722539" w:rsidRPr="00424860">
        <w:t xml:space="preserve">a few </w:t>
      </w:r>
      <w:r w:rsidR="00190561" w:rsidRPr="00424860">
        <w:t>such</w:t>
      </w:r>
      <w:r w:rsidR="00791977" w:rsidRPr="00424860">
        <w:t xml:space="preserve"> prediction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the</w:t>
      </w:r>
      <w:r w:rsidR="00D517FA" w:rsidRPr="00424860">
        <w:t xml:space="preserve"> 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</w:t>
      </w:r>
      <w:r w:rsidR="00525CC2">
        <w:rPr>
          <w:rFonts w:ascii="Calibri" w:hAnsi="Calibri" w:cs="Calibri"/>
        </w:rPr>
        <w:t>’</w:t>
      </w:r>
      <w:r w:rsidR="00D33CBD" w:rsidRPr="00424860">
        <w:rPr>
          <w:rFonts w:ascii="Calibri" w:hAnsi="Calibri" w:cs="Calibri"/>
        </w:rPr>
        <w:t>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</w:t>
      </w:r>
      <w:r w:rsidR="00086247" w:rsidRPr="00424860">
        <w:rPr>
          <w:rFonts w:ascii="Calibri" w:hAnsi="Calibri" w:cs="Calibri"/>
        </w:rPr>
        <w:t>a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with </w:t>
      </w:r>
      <w:r w:rsidR="00400B25" w:rsidRPr="00424860">
        <w:t xml:space="preserve">transport routes were </w:t>
      </w:r>
      <w:r w:rsidR="00DC099B" w:rsidRPr="00424860">
        <w:t>allocated with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’Hai Zhen, Yang</w:t>
      </w:r>
      <w:r w:rsidR="00525CC2">
        <w:t>’</w:t>
      </w:r>
      <w:r w:rsidR="002C5797" w:rsidRPr="00424860">
        <w:t>Kou Zhen, Hu</w:t>
      </w:r>
      <w:r w:rsidR="00525CC2">
        <w:t>’</w:t>
      </w:r>
      <w:r w:rsidR="002C5797" w:rsidRPr="00424860">
        <w:t>Ying Zhen, and Xuan</w:t>
      </w:r>
      <w:r w:rsidR="00525CC2">
        <w:t>’</w:t>
      </w:r>
      <w:r w:rsidR="002C5797" w:rsidRPr="00424860">
        <w:t>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091D2543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Pr="00424860">
        <w:t xml:space="preserve">.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also observed that the 9 × 9 </w:t>
      </w:r>
      <w:r w:rsidR="009B1645">
        <w:t xml:space="preserve">pixels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window size</w:t>
      </w:r>
      <w:r w:rsidR="00C5713B" w:rsidRPr="00424860">
        <w:t xml:space="preserve"> settings</w:t>
      </w:r>
      <w:r w:rsidRPr="00424860">
        <w:t xml:space="preserve">. Therefore, t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s, enabling</w:t>
      </w:r>
      <w:r w:rsidR="0008649C">
        <w:t xml:space="preserve"> </w:t>
      </w:r>
      <w:r w:rsidRPr="00424860">
        <w:t>urban development to be simulated with more refined spatial configurations.</w:t>
      </w:r>
    </w:p>
    <w:p w14:paraId="0343376C" w14:textId="057B6BF5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593744">
        <w:t xml:space="preserve">unattended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 xml:space="preserve">CA models </w:t>
      </w:r>
      <w:r w:rsidR="00331445">
        <w:t xml:space="preserve">used previously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EzVDA5OjM2OjU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B700C4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xM1QwOTozNj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7B1591" w:rsidRPr="00424860">
        <w:t xml:space="preserve">were required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xMi0xM1QwOTozNjo1N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yLTEzVDA5OjM2OjU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TNUMDk6MzY6NTQ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M1QwOTozNjo1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B700C4">
            <w:rPr>
              <w:noProof/>
            </w:rPr>
            <w:t xml:space="preserve">(Roodposhti et </w:t>
          </w:r>
          <w:r w:rsidR="00B700C4">
            <w:rPr>
              <w:noProof/>
            </w:rPr>
            <w:lastRenderedPageBreak/>
            <w:t>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might</w:t>
      </w:r>
      <w:r w:rsidR="00C46E87" w:rsidRPr="00424860">
        <w:t xml:space="preserve"> be </w:t>
      </w:r>
      <w:r w:rsidR="008B1D69">
        <w:t>impracticable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1462568C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B92B7E" w:rsidRPr="00424860">
        <w:t xml:space="preserve">close 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i0xM1QwOTozNjo1N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</w:r>
          <w:r w:rsidR="00BF34F9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</w:r>
          <w:r w:rsidR="00D62C45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zVDA5OjM2OjU0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EzVDA5OjM2OjU0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relative</w:t>
      </w:r>
      <w:r w:rsidR="00400349" w:rsidRPr="00424860">
        <w:t>ly</w:t>
      </w:r>
      <w:r w:rsidR="00207D8B" w:rsidRPr="00424860">
        <w:t xml:space="preserve">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i0xM1QwOTozNjo1N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</w:r>
          <w:r w:rsidR="00AA4F5F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DB05F4" w:rsidRPr="00424860">
        <w:t>The l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between </w:t>
      </w:r>
      <w:r w:rsidR="00D668E7" w:rsidRPr="00424860">
        <w:t xml:space="preserve">the </w:t>
      </w:r>
      <w:r w:rsidR="007C4CBE" w:rsidRPr="00424860">
        <w:t xml:space="preserve">simulation and the reference was </w:t>
      </w:r>
      <w:r w:rsidR="00450842" w:rsidRPr="00424860">
        <w:t>very close</w:t>
      </w:r>
      <w:r w:rsidR="00B45EF5" w:rsidRPr="00424860">
        <w:t xml:space="preserve"> </w:t>
      </w:r>
      <w:r w:rsidR="00450842" w:rsidRPr="00424860">
        <w:t xml:space="preserve">as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>the subtleties in 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It</w:t>
      </w:r>
      <w:r w:rsidR="00846A16" w:rsidRPr="00424860">
        <w:t xml:space="preserve"> 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most </w:t>
      </w:r>
      <w:r w:rsidR="000617D8">
        <w:t>of the latter</w:t>
      </w:r>
      <w:r w:rsidR="00A87F01" w:rsidRPr="00424860">
        <w:t xml:space="preserve"> focus</w:t>
      </w:r>
      <w:r w:rsidR="001625A3">
        <w:t>ed</w:t>
      </w:r>
      <w:r w:rsidR="00A87F01" w:rsidRPr="00424860">
        <w:t xml:space="preserve"> on one region</w:t>
      </w:r>
      <w:r w:rsidR="000617D8">
        <w:t xml:space="preserve"> only</w:t>
      </w:r>
      <w:r w:rsidR="00A87F01" w:rsidRPr="00424860">
        <w:t xml:space="preserve">, </w:t>
      </w:r>
      <w:r w:rsidR="00B624C2" w:rsidRPr="00424860">
        <w:t>making the metric</w:t>
      </w:r>
      <w:r w:rsidR="001625A3">
        <w:t>s</w:t>
      </w:r>
      <w:r w:rsidR="00B624C2" w:rsidRPr="00424860">
        <w:t xml:space="preserve">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. However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1552F4" w:rsidRPr="00424860">
        <w:t xml:space="preserve">produced a simulated urban </w:t>
      </w:r>
      <w:r w:rsidR="00B62DD9">
        <w:t xml:space="preserve">land-use </w:t>
      </w:r>
      <w:r w:rsidR="001625A3">
        <w:t>pattern in which</w:t>
      </w:r>
      <w:r w:rsidR="001552F4" w:rsidRPr="00424860">
        <w:t xml:space="preserve"> the</w:t>
      </w:r>
      <w:r w:rsidR="00546413" w:rsidRPr="00424860">
        <w:t xml:space="preserve"> simulated future urban areas </w:t>
      </w:r>
      <w:r w:rsidR="006524AA">
        <w:t>tend to simply buffer existing urban areas</w:t>
      </w:r>
      <w:r w:rsidR="001625A3">
        <w:t xml:space="preserve">, </w:t>
      </w:r>
      <w:r w:rsidR="00585AD7" w:rsidRPr="00424860">
        <w:t xml:space="preserve">rather than </w:t>
      </w:r>
      <w:r w:rsidR="00F42D28">
        <w:t>identifying</w:t>
      </w:r>
      <w:r w:rsidR="00AA3EFA">
        <w:t xml:space="preserve"> </w:t>
      </w:r>
      <w:r w:rsidR="00585AD7" w:rsidRPr="00424860">
        <w:t>precise pattern</w:t>
      </w:r>
      <w:r w:rsidR="00B5307D" w:rsidRPr="00424860">
        <w:t xml:space="preserve">s </w:t>
      </w:r>
      <w:r w:rsidR="00F42D28">
        <w:t>as</w:t>
      </w:r>
      <w:r w:rsidR="00B5307D" w:rsidRPr="00424860">
        <w:t xml:space="preserve"> U-Net</w:t>
      </w:r>
      <w:r w:rsidR="00AA3EFA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M1QwOTozNjo1N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NUMDk6MzY6NTQ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xM1QwOTozNjo1N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  <w:r w:rsidR="0060413D" w:rsidRPr="00424860">
        <w:t xml:space="preserve">Therefore, </w:t>
      </w:r>
      <w:r w:rsidR="001625A3" w:rsidRPr="00424860">
        <w:t>compared to previous models</w:t>
      </w:r>
      <w:r w:rsidR="001625A3">
        <w:t>,</w:t>
      </w:r>
      <w:r w:rsidR="001625A3" w:rsidRPr="00424860" w:rsidDel="001625A3">
        <w:t xml:space="preserve"> </w:t>
      </w:r>
      <w:r w:rsidR="00CD71CA" w:rsidRPr="00424860">
        <w:t>U-Net</w:t>
      </w:r>
      <w:r w:rsidR="00AB1052" w:rsidRPr="00424860">
        <w:t xml:space="preserve"> had learned the inherent </w:t>
      </w:r>
      <w:r w:rsidR="00AB344C" w:rsidRPr="00424860">
        <w:t>patterns of urban expansion</w:t>
      </w:r>
      <w:r w:rsidR="00265CE4" w:rsidRPr="00424860">
        <w:t>.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4FB7F088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F03748" w:rsidRPr="00424860">
        <w:t>The prediction</w:t>
      </w:r>
      <w:r w:rsidR="00561BEA" w:rsidRPr="00424860">
        <w:t xml:space="preserve"> map</w:t>
      </w:r>
      <w:r w:rsidR="00F03748" w:rsidRPr="00424860">
        <w:t xml:space="preserve"> </w:t>
      </w:r>
      <w:r w:rsidR="00416B1F">
        <w:t>implies</w:t>
      </w:r>
      <w:r w:rsidR="00C5105C" w:rsidRPr="00424860">
        <w:t xml:space="preserve"> </w:t>
      </w:r>
      <w:r w:rsidR="00E94194" w:rsidRPr="00424860">
        <w:t xml:space="preserve">imbalanced urbanization </w:t>
      </w:r>
      <w:r w:rsidR="00416B1F" w:rsidRPr="00424860">
        <w:t>in the study area</w:t>
      </w:r>
      <w:r w:rsidR="001527B9" w:rsidRPr="00424860">
        <w:t xml:space="preserve"> </w:t>
      </w:r>
      <w:r w:rsidR="00416B1F">
        <w:t>over</w:t>
      </w:r>
      <w:r w:rsidR="001527B9" w:rsidRPr="00424860">
        <w:t xml:space="preserve"> the next decade, </w:t>
      </w:r>
      <w:r w:rsidR="00FB28CA" w:rsidRPr="00424860">
        <w:t xml:space="preserve">which could </w:t>
      </w:r>
      <w:r w:rsidR="00C74499" w:rsidRPr="00424860">
        <w:t xml:space="preserve">bring challenges for </w:t>
      </w:r>
      <w:r w:rsidR="00E01B54" w:rsidRPr="00424860">
        <w:t>soci</w:t>
      </w:r>
      <w:r w:rsidR="142CABCB" w:rsidRPr="00424860">
        <w:t>o</w:t>
      </w:r>
      <w:r w:rsidR="00E01B54" w:rsidRPr="00424860">
        <w:t>economic</w:t>
      </w:r>
      <w:r w:rsidR="005C33AB" w:rsidRPr="00424860">
        <w:t xml:space="preserve"> development and</w:t>
      </w:r>
      <w:r w:rsidR="00DA77B4" w:rsidRPr="00424860">
        <w:t xml:space="preserve"> ecological conservation.</w:t>
      </w:r>
      <w:r w:rsidR="000068A7" w:rsidRPr="00424860">
        <w:t xml:space="preserve"> </w:t>
      </w:r>
      <w:r w:rsidR="007428FD" w:rsidRPr="00424860">
        <w:t>Our precise 2030 urban layout prediction provides spatial</w:t>
      </w:r>
      <w:r w:rsidR="1F27E7DD" w:rsidRPr="00424860">
        <w:t>ly</w:t>
      </w:r>
      <w:r w:rsidR="00416B1F">
        <w:t xml:space="preserve"> </w:t>
      </w:r>
      <w:r w:rsidR="007428FD" w:rsidRPr="00424860">
        <w:t xml:space="preserve">explicit references </w:t>
      </w:r>
      <w:r w:rsidR="007B2AA8">
        <w:t>that</w:t>
      </w:r>
      <w:r w:rsidR="007428FD" w:rsidRPr="00424860">
        <w:t xml:space="preserve"> reflect the </w:t>
      </w:r>
      <w:r w:rsidR="00526061" w:rsidRPr="00424860">
        <w:t>key</w:t>
      </w:r>
      <w:r w:rsidR="007428FD" w:rsidRPr="00424860">
        <w:t xml:space="preserve"> econom</w:t>
      </w:r>
      <w:r w:rsidR="00526061" w:rsidRPr="00424860">
        <w:t>ic performance</w:t>
      </w:r>
      <w:r w:rsidR="00D537EE" w:rsidRPr="00424860">
        <w:t xml:space="preserve"> of China</w:t>
      </w:r>
      <w:r w:rsidR="007428FD" w:rsidRPr="00424860">
        <w:t xml:space="preserve"> </w:t>
      </w:r>
      <w:r w:rsidR="00526061" w:rsidRPr="00424860">
        <w:t>because</w:t>
      </w:r>
      <w:r w:rsidR="007428FD" w:rsidRPr="00424860">
        <w:t xml:space="preserve">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r w:rsidR="0045014F" w:rsidRPr="00424860">
        <w:t>are included in the study region</w:t>
      </w:r>
      <w:r w:rsidR="00A0208F" w:rsidRPr="00424860">
        <w:t xml:space="preserve">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B700C4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7B2AA8">
        <w:t>im</w:t>
      </w:r>
      <w:r w:rsidR="00CA2427" w:rsidRPr="00424860">
        <w:t xml:space="preserve">balanced urban expansion, </w:t>
      </w:r>
      <w:r w:rsidR="00D114E3" w:rsidRPr="00424860">
        <w:t xml:space="preserve">and </w:t>
      </w:r>
      <w:r w:rsidR="001865B6" w:rsidRPr="00424860">
        <w:t xml:space="preserve">our </w:t>
      </w:r>
      <w:r w:rsidR="007B2AA8">
        <w:t>precise</w:t>
      </w:r>
      <w:r w:rsidR="001865B6" w:rsidRPr="00424860">
        <w:t xml:space="preserve"> simulation </w:t>
      </w:r>
      <w:r w:rsidR="00B756EF" w:rsidRPr="00424860">
        <w:t xml:space="preserve">offers </w:t>
      </w:r>
      <w:r w:rsidR="00CC4F76" w:rsidRPr="00424860">
        <w:t xml:space="preserve">an accurate map </w:t>
      </w:r>
      <w:r w:rsidR="00B756EF" w:rsidRPr="00424860">
        <w:t>to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C50D55" w:rsidRPr="00424860">
        <w:t>adapt</w:t>
      </w:r>
      <w:r w:rsidR="001B397B" w:rsidRPr="00424860">
        <w:t>ed</w:t>
      </w:r>
      <w:r w:rsidR="00C50D55" w:rsidRPr="00424860">
        <w:t xml:space="preserve"> to the </w:t>
      </w:r>
      <w:r w:rsidR="003B0480" w:rsidRPr="00424860">
        <w:t>explicit urbanization</w:t>
      </w:r>
      <w:r w:rsidR="00C50D55" w:rsidRPr="00424860">
        <w:t xml:space="preserve"> conditions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essential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yLTEzVDA5OjM2OjU0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B700C4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>benefit from our precise</w:t>
      </w:r>
      <w:r w:rsidR="00B83CB2" w:rsidRPr="00424860">
        <w:t xml:space="preserve"> urban predictions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B700C4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xM1QwOTozNjo1N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B700C4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accurate 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lastRenderedPageBreak/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28C14BEA" w14:textId="44DC4DE6" w:rsidR="001C5EE1" w:rsidRPr="00424860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50155E" w:rsidRPr="00424860">
        <w:t xml:space="preserve">trials </w:t>
      </w:r>
      <w:r w:rsidR="00481C22">
        <w:t>of</w:t>
      </w:r>
      <w:r w:rsidR="0050155E" w:rsidRPr="00424860">
        <w:t xml:space="preserve"> the driving factors. </w:t>
      </w:r>
      <w:r w:rsidR="00C37804" w:rsidRPr="00424860">
        <w:t xml:space="preserve">T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weights</w:t>
      </w:r>
      <w:r w:rsidR="00E72A2A" w:rsidRPr="00424860">
        <w:t xml:space="preserve">. </w:t>
      </w:r>
      <w:r w:rsidR="001A6CE7" w:rsidRPr="00424860">
        <w:t xml:space="preserve">However, </w:t>
      </w:r>
      <w:r w:rsidR="00EE6F9E" w:rsidRPr="00424860">
        <w:t>the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 xml:space="preserve">explainable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E72A2A" w:rsidRPr="00424860">
        <w:t>Thus</w:t>
      </w:r>
      <w:r w:rsidR="00954852" w:rsidRPr="00424860">
        <w:t xml:space="preserve">, </w:t>
      </w:r>
      <w:r w:rsidR="00EE6F9E" w:rsidRPr="00424860">
        <w:t xml:space="preserve">in the </w:t>
      </w:r>
      <w:r w:rsidR="00F2445D" w:rsidRPr="00424860">
        <w:t>field</w:t>
      </w:r>
      <w:r w:rsidR="00D85B6C" w:rsidRPr="00424860">
        <w:t xml:space="preserve"> of </w:t>
      </w:r>
      <w:r w:rsidR="00F2445D" w:rsidRPr="00424860">
        <w:t xml:space="preserve">deliberately </w:t>
      </w:r>
      <w:r w:rsidR="00D91D35" w:rsidRPr="00424860">
        <w:t>controlling</w:t>
      </w:r>
      <w:r w:rsidR="00F2445D" w:rsidRPr="00424860">
        <w:t xml:space="preserve"> a cit</w:t>
      </w:r>
      <w:r w:rsidR="00D91D35" w:rsidRPr="00424860">
        <w:t>y’s</w:t>
      </w:r>
      <w:r w:rsidR="00F2445D" w:rsidRPr="00424860">
        <w:t xml:space="preserve"> development, </w:t>
      </w:r>
      <w:r w:rsidR="00A162E2" w:rsidRPr="00424860">
        <w:t>such as city planning or scenario projection,</w:t>
      </w:r>
      <w:r w:rsidR="00F2445D" w:rsidRPr="00424860">
        <w:t xml:space="preserve"> </w:t>
      </w:r>
      <w:r w:rsidR="00954852" w:rsidRPr="00424860">
        <w:t>U-Net</w:t>
      </w:r>
      <w:r w:rsidR="00116435" w:rsidRPr="00424860">
        <w:t xml:space="preserve"> </w:t>
      </w:r>
      <w:r w:rsidR="00481C22">
        <w:t>can</w:t>
      </w:r>
      <w:r w:rsidR="00116435" w:rsidRPr="00424860">
        <w:t xml:space="preserve">not be </w:t>
      </w:r>
      <w:r w:rsidR="00760861">
        <w:t>satisfactorily</w:t>
      </w:r>
      <w:r w:rsidR="00116435" w:rsidRPr="00424860">
        <w:t xml:space="preserve"> applied</w:t>
      </w:r>
      <w:r w:rsidR="0033537C" w:rsidRPr="00424860">
        <w:t>.</w:t>
      </w:r>
      <w:r w:rsidR="00736FBC" w:rsidRPr="00424860">
        <w:t xml:space="preserve"> </w:t>
      </w:r>
      <w:r w:rsidR="009C0BE7"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925E4A">
        <w:t>A sea of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r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760861">
        <w:t>Our next</w:t>
      </w:r>
      <w:r w:rsidR="00E260F5" w:rsidRPr="00424860">
        <w:t xml:space="preserve"> study will explore </w:t>
      </w:r>
      <w:r w:rsidR="009B3E40">
        <w:t>more efficient deep learning</w:t>
      </w:r>
      <w:r w:rsidR="00746150" w:rsidRPr="00424860">
        <w:t xml:space="preserve"> </w:t>
      </w:r>
      <w:proofErr w:type="gramStart"/>
      <w:r w:rsidR="00746150" w:rsidRPr="00424860">
        <w:t>models</w:t>
      </w:r>
      <w:r w:rsidR="009B3E40">
        <w:t>, and</w:t>
      </w:r>
      <w:proofErr w:type="gramEnd"/>
      <w:r w:rsidR="009B3E40">
        <w:t xml:space="preserve"> </w:t>
      </w:r>
      <w:r w:rsidR="006968C0">
        <w:t xml:space="preserve">improve </w:t>
      </w:r>
      <w:r w:rsidR="00574FDC">
        <w:t>their</w:t>
      </w:r>
      <w:r w:rsidR="006968C0">
        <w:t xml:space="preserve"> explain</w:t>
      </w:r>
      <w:r w:rsidR="00D81EEB">
        <w:t>ab</w:t>
      </w:r>
      <w:r w:rsidR="006968C0">
        <w:t>ilit</w:t>
      </w:r>
      <w:r w:rsidR="00574FDC">
        <w:t>ies</w:t>
      </w:r>
      <w:r w:rsidR="00D31ADB" w:rsidRPr="00424860">
        <w:t>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64F79D33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</w:t>
      </w:r>
      <w:r w:rsidR="00FF4A32" w:rsidRPr="00424860">
        <w:t xml:space="preserve">76 cities of </w:t>
      </w:r>
      <w:r w:rsidR="0079519F" w:rsidRPr="00424860">
        <w:t xml:space="preserve">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proofErr w:type="gramStart"/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proofErr w:type="gramEnd"/>
      <w:r w:rsidR="008819C7" w:rsidRPr="00424860">
        <w:t xml:space="preserve"> urban dynamics </w:t>
      </w:r>
      <w:r w:rsidR="00AC6649" w:rsidRPr="00424860">
        <w:t xml:space="preserve">at a </w:t>
      </w:r>
      <w:r w:rsidR="003F143B" w:rsidRPr="00424860">
        <w:t>fine</w:t>
      </w:r>
      <w:r w:rsidR="00AC6649" w:rsidRPr="00424860">
        <w:t xml:space="preserve">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074878" w:rsidRPr="00424860">
        <w:t>dynamic</w:t>
      </w:r>
      <w:r w:rsidR="00752E40" w:rsidRPr="00424860">
        <w:t xml:space="preserve"> </w:t>
      </w:r>
      <w:r w:rsidR="00A474AC" w:rsidRPr="00424860">
        <w:t>patterns</w:t>
      </w:r>
      <w:r w:rsidR="008B1353" w:rsidRPr="00424860">
        <w:t xml:space="preserve"> 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8E6C43" w:rsidRPr="00424860">
        <w:t>precise 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direct references for </w:t>
      </w:r>
      <w:r w:rsidR="00760861">
        <w:t xml:space="preserve">predicting </w:t>
      </w:r>
      <w:r w:rsidR="00157DE0" w:rsidRPr="00424860">
        <w:t xml:space="preserve">China’s strategic </w:t>
      </w:r>
      <w:r w:rsidR="00A07E16" w:rsidRPr="00424860">
        <w:t>socioeconomic development</w:t>
      </w:r>
      <w:r w:rsidR="00760861">
        <w:t>,</w:t>
      </w:r>
      <w:r w:rsidR="00A07E16" w:rsidRPr="00424860">
        <w:t xml:space="preserve"> </w:t>
      </w:r>
      <w:r w:rsidR="00760861">
        <w:t>which 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ensur</w:t>
      </w:r>
      <w:r w:rsidR="002C1CA1" w:rsidRPr="00424860">
        <w:t>ing</w:t>
      </w:r>
      <w:r w:rsidR="006D2686" w:rsidRPr="00424860">
        <w:t xml:space="preserve"> f</w:t>
      </w:r>
      <w:r w:rsidR="009F194C" w:rsidRPr="00424860">
        <w:t xml:space="preserve">ood </w:t>
      </w:r>
      <w:r w:rsidR="00DE32C2" w:rsidRPr="00424860">
        <w:t>supply</w:t>
      </w:r>
      <w:r w:rsidR="009F194C" w:rsidRPr="00424860">
        <w:t xml:space="preserve">, </w:t>
      </w:r>
      <w:r w:rsidR="00DE32C2" w:rsidRPr="00424860">
        <w:t>conserv</w:t>
      </w:r>
      <w:r w:rsidR="002C1CA1" w:rsidRPr="00424860">
        <w:t>ing</w:t>
      </w:r>
      <w:r w:rsidR="00DE32C2" w:rsidRPr="00424860">
        <w:t xml:space="preserve"> </w:t>
      </w:r>
      <w:r w:rsidR="009F194C" w:rsidRPr="00424860">
        <w:t xml:space="preserve">biodiversity, and </w:t>
      </w:r>
      <w:r w:rsidR="00DE32C2" w:rsidRPr="00424860">
        <w:t>protect</w:t>
      </w:r>
      <w:r w:rsidR="002C1CA1" w:rsidRPr="00424860">
        <w:t>ing</w:t>
      </w:r>
      <w:r w:rsidR="00DE32C2" w:rsidRPr="00424860">
        <w:t xml:space="preserve"> the </w:t>
      </w:r>
      <w:r w:rsidR="008324AD" w:rsidRPr="00424860">
        <w:t>environment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703BEC50" w14:textId="77777777" w:rsidR="00B700C4" w:rsidRDefault="00733CB8" w:rsidP="00B700C4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B700C4">
            <w:t>References</w:t>
          </w:r>
        </w:p>
        <w:p w14:paraId="69EF829A" w14:textId="77777777" w:rsidR="00B700C4" w:rsidRDefault="00B700C4" w:rsidP="00B700C4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B700C4">
            <w:rPr>
              <w:i/>
            </w:rPr>
            <w:t xml:space="preserve">Deep Learning using Rectified Linear Units (ReLU). </w:t>
          </w:r>
        </w:p>
        <w:p w14:paraId="5A05F40E" w14:textId="77777777" w:rsidR="00B700C4" w:rsidRDefault="00B700C4" w:rsidP="00B700C4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B700C4">
            <w:rPr>
              <w:i/>
            </w:rPr>
            <w:t>Modeling Earth Systems and Environment</w:t>
          </w:r>
          <w:r w:rsidRPr="00B700C4">
            <w:t xml:space="preserve">, </w:t>
          </w:r>
          <w:r w:rsidRPr="00B700C4">
            <w:rPr>
              <w:i/>
            </w:rPr>
            <w:t>6</w:t>
          </w:r>
          <w:r w:rsidRPr="00B700C4">
            <w:t>(3), 1331–1343. https://doi.org/10.1007/s40808-020-00766-1</w:t>
          </w:r>
        </w:p>
        <w:p w14:paraId="007D3788" w14:textId="77777777" w:rsidR="00B700C4" w:rsidRDefault="00B700C4" w:rsidP="00B700C4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B700C4">
            <w:rPr>
              <w:i/>
            </w:rPr>
            <w:t>Natural Computing</w:t>
          </w:r>
          <w:r w:rsidRPr="00B700C4">
            <w:t xml:space="preserve">, </w:t>
          </w:r>
          <w:r w:rsidRPr="00B700C4">
            <w:rPr>
              <w:i/>
            </w:rPr>
            <w:t>12</w:t>
          </w:r>
          <w:r w:rsidRPr="00B700C4">
            <w:t>(3), 339–351. https://doi.org/10.1007/s11047-013-9375-8</w:t>
          </w:r>
        </w:p>
        <w:p w14:paraId="6EFA3F5C" w14:textId="77777777" w:rsidR="00B700C4" w:rsidRDefault="00B700C4" w:rsidP="00B700C4">
          <w:pPr>
            <w:pStyle w:val="CitaviBibliographyEntry"/>
          </w:pPr>
          <w:bookmarkStart w:id="23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B700C4">
            <w:rPr>
              <w:i/>
            </w:rPr>
            <w:t>The Science of the Total Environment</w:t>
          </w:r>
          <w:r w:rsidRPr="00B700C4">
            <w:t xml:space="preserve">, </w:t>
          </w:r>
          <w:r w:rsidRPr="00B700C4">
            <w:rPr>
              <w:i/>
            </w:rPr>
            <w:t>712</w:t>
          </w:r>
          <w:r w:rsidRPr="00B700C4">
            <w:t>, 136509. https://doi.org/10.1016/j.scitotenv.2020.136509</w:t>
          </w:r>
        </w:p>
        <w:p w14:paraId="22310933" w14:textId="77777777" w:rsidR="00B700C4" w:rsidRDefault="00B700C4" w:rsidP="00B700C4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83</w:t>
          </w:r>
          <w:r w:rsidRPr="00B700C4">
            <w:t>, 101525. https://doi.org/10.1016/j.compenvurbsys.2020.101525</w:t>
          </w:r>
        </w:p>
        <w:p w14:paraId="2C5ABAA3" w14:textId="77777777" w:rsidR="00B700C4" w:rsidRDefault="00B700C4" w:rsidP="00B700C4">
          <w:pPr>
            <w:pStyle w:val="CitaviBibliographyEntry"/>
          </w:pPr>
          <w:bookmarkStart w:id="25" w:name="_CTVL00124e8853512214a409efde315216934e8"/>
          <w:r>
            <w:lastRenderedPageBreak/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B700C4">
            <w:rPr>
              <w:i/>
            </w:rPr>
            <w:t>Atmospheric Environment</w:t>
          </w:r>
          <w:r w:rsidRPr="00B700C4">
            <w:t xml:space="preserve">, </w:t>
          </w:r>
          <w:r w:rsidRPr="00B700C4">
            <w:rPr>
              <w:i/>
            </w:rPr>
            <w:t>220</w:t>
          </w:r>
          <w:r w:rsidRPr="00B700C4">
            <w:t>, 117066. https://doi.org/10.1016/j.atmosenv.2019.117066</w:t>
          </w:r>
        </w:p>
        <w:p w14:paraId="05D6C97C" w14:textId="77777777" w:rsidR="00B700C4" w:rsidRDefault="00B700C4" w:rsidP="00B700C4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B700C4">
            <w:rPr>
              <w:i/>
            </w:rPr>
            <w:t>Environmental Research Letters</w:t>
          </w:r>
          <w:r w:rsidRPr="00B700C4">
            <w:t xml:space="preserve">, </w:t>
          </w:r>
          <w:r w:rsidRPr="00B700C4">
            <w:rPr>
              <w:i/>
            </w:rPr>
            <w:t>13</w:t>
          </w:r>
          <w:r w:rsidRPr="00B700C4">
            <w:t>(9), 95007. https://doi.org/10.1088/1748-9326/aadbf8</w:t>
          </w:r>
        </w:p>
        <w:p w14:paraId="06F65341" w14:textId="77777777" w:rsidR="00B700C4" w:rsidRDefault="00B700C4" w:rsidP="00B700C4">
          <w:pPr>
            <w:pStyle w:val="CitaviBibliographyEntry"/>
          </w:pPr>
          <w:bookmarkStart w:id="27" w:name="_CTVL0010c4bb9ea00034943b9a681a3345ebb26"/>
          <w:r>
            <w:t>Fawcett, T. (2006). An introduction to ROC analysis.</w:t>
          </w:r>
          <w:bookmarkEnd w:id="27"/>
          <w:r>
            <w:t xml:space="preserve"> </w:t>
          </w:r>
          <w:r w:rsidRPr="00B700C4">
            <w:rPr>
              <w:i/>
            </w:rPr>
            <w:t>Pattern Recognition Letters</w:t>
          </w:r>
          <w:r w:rsidRPr="00B700C4">
            <w:t xml:space="preserve">, </w:t>
          </w:r>
          <w:r w:rsidRPr="00B700C4">
            <w:rPr>
              <w:i/>
            </w:rPr>
            <w:t>27</w:t>
          </w:r>
          <w:r w:rsidRPr="00B700C4">
            <w:t>(8), 861–874. https://doi.org/10.1016/j.patrec.2005.10.010</w:t>
          </w:r>
        </w:p>
        <w:p w14:paraId="595F751D" w14:textId="77777777" w:rsidR="00B700C4" w:rsidRDefault="00B700C4" w:rsidP="00B700C4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B700C4">
            <w:rPr>
              <w:i/>
            </w:rPr>
            <w:t>International Journal of Geographical Information Science</w:t>
          </w:r>
          <w:r w:rsidRPr="00B700C4">
            <w:t xml:space="preserve">, </w:t>
          </w:r>
          <w:r w:rsidRPr="00B700C4">
            <w:rPr>
              <w:i/>
            </w:rPr>
            <w:t>34</w:t>
          </w:r>
          <w:r w:rsidRPr="00B700C4">
            <w:t>(1), 74–97. https://doi.org/10.1080/13658816.2019.1648813</w:t>
          </w:r>
        </w:p>
        <w:p w14:paraId="21468DEE" w14:textId="77777777" w:rsidR="00B700C4" w:rsidRDefault="00B700C4" w:rsidP="00B700C4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B700C4">
            <w:rPr>
              <w:i/>
            </w:rPr>
            <w:t>Geocarto International</w:t>
          </w:r>
          <w:r w:rsidRPr="00B700C4">
            <w:t>, 1–16. https://doi.org/10.1080/10106049.2020.1723714</w:t>
          </w:r>
        </w:p>
        <w:p w14:paraId="4BCD54D2" w14:textId="77777777" w:rsidR="00B700C4" w:rsidRDefault="00B700C4" w:rsidP="00B700C4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81</w:t>
          </w:r>
          <w:r w:rsidRPr="00B700C4">
            <w:t>, 101459. https://doi.org/10.1016/j.compenvurbsys.2020.101459</w:t>
          </w:r>
        </w:p>
        <w:p w14:paraId="0DDEB7CB" w14:textId="77777777" w:rsidR="00B700C4" w:rsidRDefault="00B700C4" w:rsidP="00B700C4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B700C4">
            <w:rPr>
              <w:i/>
            </w:rPr>
            <w:t>Remote Sensing of Environment</w:t>
          </w:r>
          <w:r w:rsidRPr="00B700C4">
            <w:t xml:space="preserve">, </w:t>
          </w:r>
          <w:r w:rsidRPr="00B700C4">
            <w:rPr>
              <w:i/>
            </w:rPr>
            <w:t>202</w:t>
          </w:r>
          <w:r w:rsidRPr="00B700C4">
            <w:t>, 18–27. https://doi.org/10.1016/j.rse.2017.06.031</w:t>
          </w:r>
        </w:p>
        <w:p w14:paraId="5E04AB92" w14:textId="77777777" w:rsidR="00B700C4" w:rsidRDefault="00B700C4" w:rsidP="00B700C4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B700C4">
            <w:rPr>
              <w:i/>
            </w:rPr>
            <w:t>Environmental Research Letters</w:t>
          </w:r>
          <w:r w:rsidRPr="00B700C4">
            <w:t xml:space="preserve">, </w:t>
          </w:r>
          <w:r w:rsidRPr="00B700C4">
            <w:rPr>
              <w:i/>
            </w:rPr>
            <w:t>13</w:t>
          </w:r>
          <w:r w:rsidRPr="00B700C4">
            <w:t>(5), 53002. https://doi.org/10.1088/1748-9326/aaba52</w:t>
          </w:r>
        </w:p>
        <w:p w14:paraId="4CACF4C2" w14:textId="77777777" w:rsidR="00B700C4" w:rsidRDefault="00B700C4" w:rsidP="00B700C4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B700C4">
            <w:rPr>
              <w:i/>
            </w:rPr>
            <w:t>International Journal of Remote Sensing</w:t>
          </w:r>
          <w:r w:rsidRPr="00B700C4">
            <w:t xml:space="preserve">, </w:t>
          </w:r>
          <w:r w:rsidRPr="00B700C4">
            <w:rPr>
              <w:i/>
            </w:rPr>
            <w:t>40</w:t>
          </w:r>
          <w:r w:rsidRPr="00B700C4">
            <w:t>(9), 3308–3322. https://doi.org/10.1080/01431161.2018.1528024</w:t>
          </w:r>
        </w:p>
        <w:p w14:paraId="7359B2B6" w14:textId="77777777" w:rsidR="00B700C4" w:rsidRDefault="00B700C4" w:rsidP="00B700C4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B700C4">
            <w:rPr>
              <w:i/>
            </w:rPr>
            <w:t>Technological Forecasting and Social Change</w:t>
          </w:r>
          <w:r w:rsidRPr="00B700C4">
            <w:t xml:space="preserve">, </w:t>
          </w:r>
          <w:r w:rsidRPr="00B700C4">
            <w:rPr>
              <w:i/>
            </w:rPr>
            <w:t>141</w:t>
          </w:r>
          <w:r w:rsidRPr="00B700C4">
            <w:t>, 36–46. https://doi.org/10.1016/j.techfore.2019.01.004</w:t>
          </w:r>
        </w:p>
        <w:p w14:paraId="771FF24B" w14:textId="77777777" w:rsidR="00B700C4" w:rsidRDefault="00B700C4" w:rsidP="00B700C4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B700C4">
            <w:rPr>
              <w:i/>
            </w:rPr>
            <w:t>Environmental Challenges</w:t>
          </w:r>
          <w:r w:rsidRPr="00B700C4">
            <w:t xml:space="preserve">, </w:t>
          </w:r>
          <w:r w:rsidRPr="00B700C4">
            <w:rPr>
              <w:i/>
            </w:rPr>
            <w:t>4</w:t>
          </w:r>
          <w:r w:rsidRPr="00B700C4">
            <w:t>, 100084. https://doi.org/10.1016/j.envc.2021.100084</w:t>
          </w:r>
        </w:p>
        <w:p w14:paraId="55D368F9" w14:textId="77777777" w:rsidR="00B700C4" w:rsidRDefault="00B700C4" w:rsidP="00B700C4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23254B8" w14:textId="77777777" w:rsidR="00B700C4" w:rsidRDefault="00B700C4" w:rsidP="00B700C4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B700C4">
            <w:rPr>
              <w:i/>
            </w:rPr>
            <w:t>Environment and Planning D: Society and Space</w:t>
          </w:r>
          <w:r w:rsidRPr="00B700C4">
            <w:t xml:space="preserve">, </w:t>
          </w:r>
          <w:r w:rsidRPr="00B700C4">
            <w:rPr>
              <w:i/>
            </w:rPr>
            <w:t>36</w:t>
          </w:r>
          <w:r w:rsidRPr="00B700C4">
            <w:t>(3), 474–493. https://doi.org/10.1177/0263775818758328</w:t>
          </w:r>
        </w:p>
        <w:p w14:paraId="2D245856" w14:textId="77777777" w:rsidR="00B700C4" w:rsidRDefault="00B700C4" w:rsidP="00B700C4">
          <w:pPr>
            <w:pStyle w:val="CitaviBibliographyEntry"/>
          </w:pPr>
          <w:bookmarkStart w:id="38" w:name="_CTVL001dcc8cb9e58f243b9861e9e56d093d82c"/>
          <w:r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B700C4">
            <w:rPr>
              <w:i/>
            </w:rPr>
            <w:t>Communications of the ACM</w:t>
          </w:r>
          <w:r w:rsidRPr="00B700C4">
            <w:t xml:space="preserve">, </w:t>
          </w:r>
          <w:r w:rsidRPr="00B700C4">
            <w:rPr>
              <w:i/>
            </w:rPr>
            <w:t>60</w:t>
          </w:r>
          <w:r w:rsidRPr="00B700C4">
            <w:t>(6), 84–90. https://doi.org/10.1145/3065386</w:t>
          </w:r>
        </w:p>
        <w:p w14:paraId="194F8F8F" w14:textId="77777777" w:rsidR="00B700C4" w:rsidRDefault="00B700C4" w:rsidP="00B700C4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5</w:t>
          </w:r>
          <w:r w:rsidRPr="00B700C4">
            <w:t>, 140–149. https://doi.org/10.1016/j.compenvurbsys.2017.06.001</w:t>
          </w:r>
        </w:p>
        <w:p w14:paraId="5DCE67BE" w14:textId="77777777" w:rsidR="00B700C4" w:rsidRDefault="00B700C4" w:rsidP="00B700C4">
          <w:pPr>
            <w:pStyle w:val="CitaviBibliographyEntry"/>
          </w:pPr>
          <w:bookmarkStart w:id="40" w:name="_CTVL001ec32847920794dfc9617e448ffbe841f"/>
          <w:r>
            <w:lastRenderedPageBreak/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B700C4">
            <w:rPr>
              <w:i/>
            </w:rPr>
            <w:t>Progress in Human Geography</w:t>
          </w:r>
          <w:r w:rsidRPr="00B700C4">
            <w:t xml:space="preserve">, </w:t>
          </w:r>
          <w:r w:rsidRPr="00B700C4">
            <w:rPr>
              <w:i/>
            </w:rPr>
            <w:t>45</w:t>
          </w:r>
          <w:r w:rsidRPr="00B700C4">
            <w:t>(1), 3–24. https://doi.org/10.1177/0309132519895305</w:t>
          </w:r>
        </w:p>
        <w:p w14:paraId="280C4607" w14:textId="77777777" w:rsidR="00B700C4" w:rsidRDefault="00B700C4" w:rsidP="00B700C4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757E319B" w14:textId="77777777" w:rsidR="00B700C4" w:rsidRDefault="00B700C4" w:rsidP="00B700C4">
          <w:pPr>
            <w:pStyle w:val="CitaviBibliographyEntry"/>
          </w:pPr>
          <w:bookmarkStart w:id="42" w:name="_CTVL00108a15b148e534401bad7ec8a7d8a8c9d"/>
          <w:bookmarkEnd w:id="41"/>
          <w:r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91</w:t>
          </w:r>
          <w:r w:rsidRPr="00B700C4">
            <w:t>, 104414. https://doi.org/10.1016/j.landusepol.2019.104414</w:t>
          </w:r>
        </w:p>
        <w:p w14:paraId="7619EEC1" w14:textId="77777777" w:rsidR="00B700C4" w:rsidRDefault="00B700C4" w:rsidP="00B700C4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B700C4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B700C4">
            <w:t>. Portland, OR: U.S. Department of Agriculture, Forest Service, Pacific Northwest Research Station. https://doi.org/10.2737/PNW-GTR-351</w:t>
          </w:r>
        </w:p>
        <w:p w14:paraId="2FCB3FE7" w14:textId="77777777" w:rsidR="00B700C4" w:rsidRDefault="00B700C4" w:rsidP="00B700C4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B700C4">
            <w:rPr>
              <w:i/>
            </w:rPr>
            <w:t>Environmental Monitoring and Assessment</w:t>
          </w:r>
          <w:r w:rsidRPr="00B700C4">
            <w:t xml:space="preserve">, </w:t>
          </w:r>
          <w:r w:rsidRPr="00B700C4">
            <w:rPr>
              <w:i/>
            </w:rPr>
            <w:t>192</w:t>
          </w:r>
          <w:r w:rsidRPr="00B700C4">
            <w:t>(11), 695. https://doi.org/10.1007/s10661-020-08647-x</w:t>
          </w:r>
        </w:p>
        <w:p w14:paraId="6FB6814B" w14:textId="77777777" w:rsidR="00B700C4" w:rsidRDefault="00B700C4" w:rsidP="00B700C4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B700C4">
            <w:rPr>
              <w:i/>
            </w:rPr>
            <w:t xml:space="preserve">Generalized Max Pooling. </w:t>
          </w:r>
          <w:r w:rsidRPr="00B700C4">
            <w:t>https://doi.org/10.1109/cvpr.2014.317</w:t>
          </w:r>
        </w:p>
        <w:p w14:paraId="11E3A25B" w14:textId="77777777" w:rsidR="00B700C4" w:rsidRDefault="00B700C4" w:rsidP="00B700C4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69</w:t>
          </w:r>
          <w:r w:rsidRPr="00B700C4">
            <w:t>, 529–540. https://doi.org/10.1016/j.landusepol.2017.10.009</w:t>
          </w:r>
        </w:p>
        <w:p w14:paraId="4C144BFE" w14:textId="77777777" w:rsidR="00B700C4" w:rsidRDefault="00B700C4" w:rsidP="00B700C4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7</w:t>
          </w:r>
          <w:r w:rsidRPr="00B700C4">
            <w:t>, 147–156. https://doi.org/10.1016/j.compenvurbsys.2017.09.009</w:t>
          </w:r>
        </w:p>
        <w:p w14:paraId="145B86EB" w14:textId="77777777" w:rsidR="00B700C4" w:rsidRDefault="00B700C4" w:rsidP="00B700C4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6645D904" w14:textId="77777777" w:rsidR="00B700C4" w:rsidRDefault="00B700C4" w:rsidP="00B700C4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B700C4">
            <w:rPr>
              <w:i/>
            </w:rPr>
            <w:t>China Statistical Yearbook</w:t>
          </w:r>
          <w:r w:rsidRPr="00B700C4">
            <w:t xml:space="preserve">. Beijing, China: China Statistics Press. </w:t>
          </w:r>
        </w:p>
        <w:p w14:paraId="7922D6F5" w14:textId="77777777" w:rsidR="00B700C4" w:rsidRDefault="00B700C4" w:rsidP="00B700C4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B700C4">
            <w:rPr>
              <w:i/>
            </w:rPr>
            <w:t>Environmental Modelling &amp; Software</w:t>
          </w:r>
          <w:r w:rsidRPr="00B700C4">
            <w:t xml:space="preserve">, </w:t>
          </w:r>
          <w:r w:rsidRPr="00B700C4">
            <w:rPr>
              <w:i/>
            </w:rPr>
            <w:t>108</w:t>
          </w:r>
          <w:r w:rsidRPr="00B700C4">
            <w:t>, 208–239. https://doi.org/10.1016/j.envsoft.2018.07.013</w:t>
          </w:r>
        </w:p>
        <w:p w14:paraId="16947567" w14:textId="77777777" w:rsidR="00B700C4" w:rsidRDefault="00B700C4" w:rsidP="00B700C4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7F75894E" w14:textId="77777777" w:rsidR="00B700C4" w:rsidRDefault="00B700C4" w:rsidP="00B700C4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B700C4">
            <w:rPr>
              <w:i/>
            </w:rPr>
            <w:t>Ecological Indicators</w:t>
          </w:r>
          <w:r w:rsidRPr="00B700C4">
            <w:t xml:space="preserve">, </w:t>
          </w:r>
          <w:r w:rsidRPr="00B700C4">
            <w:rPr>
              <w:i/>
            </w:rPr>
            <w:t>117</w:t>
          </w:r>
          <w:r w:rsidRPr="00B700C4">
            <w:t>, 106671. https://doi.org/10.1016/j.ecolind.2020.106671</w:t>
          </w:r>
        </w:p>
        <w:p w14:paraId="61B66F34" w14:textId="77777777" w:rsidR="00B700C4" w:rsidRDefault="00B700C4" w:rsidP="00B700C4">
          <w:pPr>
            <w:pStyle w:val="CitaviBibliographyEntry"/>
          </w:pPr>
          <w:bookmarkStart w:id="53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5</w:t>
          </w:r>
          <w:r w:rsidRPr="00B700C4">
            <w:t>, 53–65. https://doi.org/10.1016/j.compenvurbsys.2017.04.013</w:t>
          </w:r>
        </w:p>
        <w:p w14:paraId="1A4324FA" w14:textId="77777777" w:rsidR="00B700C4" w:rsidRDefault="00B700C4" w:rsidP="00B700C4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lastRenderedPageBreak/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B700C4">
            <w:rPr>
              <w:i/>
            </w:rPr>
            <w:t>Diversity and Distributions</w:t>
          </w:r>
          <w:r w:rsidRPr="00B700C4">
            <w:t xml:space="preserve">, </w:t>
          </w:r>
          <w:r w:rsidRPr="00B700C4">
            <w:rPr>
              <w:i/>
            </w:rPr>
            <w:t>27</w:t>
          </w:r>
          <w:r w:rsidRPr="00B700C4">
            <w:t>(1), 34–49. https://doi.org/10.1111/ddi.13169</w:t>
          </w:r>
        </w:p>
        <w:p w14:paraId="048A6601" w14:textId="77777777" w:rsidR="00B700C4" w:rsidRDefault="00B700C4" w:rsidP="00B700C4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 K., Nijs, T. de, Dietzel, C., . 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B700C4">
            <w:rPr>
              <w:i/>
            </w:rPr>
            <w:t>The Annals of Regional Science</w:t>
          </w:r>
          <w:r w:rsidRPr="00B700C4">
            <w:t xml:space="preserve">, </w:t>
          </w:r>
          <w:r w:rsidRPr="00B700C4">
            <w:rPr>
              <w:i/>
            </w:rPr>
            <w:t>42</w:t>
          </w:r>
          <w:r w:rsidRPr="00B700C4">
            <w:t>(1), 11–37. https://doi.org/10.1007/s00168-007-0138-2</w:t>
          </w:r>
        </w:p>
        <w:p w14:paraId="02D5B1A5" w14:textId="77777777" w:rsidR="00B700C4" w:rsidRDefault="00B700C4" w:rsidP="00B700C4">
          <w:pPr>
            <w:pStyle w:val="CitaviBibliographyEntry"/>
          </w:pPr>
          <w:bookmarkStart w:id="56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B700C4">
            <w:rPr>
              <w:i/>
            </w:rPr>
            <w:t>Remote Sensing Applications: Society and Environment</w:t>
          </w:r>
          <w:r w:rsidRPr="00B700C4">
            <w:t xml:space="preserve">, </w:t>
          </w:r>
          <w:r w:rsidRPr="00B700C4">
            <w:rPr>
              <w:i/>
            </w:rPr>
            <w:t>22</w:t>
          </w:r>
          <w:r w:rsidRPr="00B700C4">
            <w:t>, 100504. https://doi.org/10.1016/j.rsase.2021.100504</w:t>
          </w:r>
        </w:p>
        <w:p w14:paraId="7CB5AAC9" w14:textId="77777777" w:rsidR="00B700C4" w:rsidRDefault="00B700C4" w:rsidP="00B700C4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B700C4">
            <w:rPr>
              <w:i/>
            </w:rPr>
            <w:t>The Science of the Total Environment</w:t>
          </w:r>
          <w:r w:rsidRPr="00B700C4">
            <w:t xml:space="preserve">, </w:t>
          </w:r>
          <w:r w:rsidRPr="00B700C4">
            <w:rPr>
              <w:i/>
            </w:rPr>
            <w:t>722</w:t>
          </w:r>
          <w:r w:rsidRPr="00B700C4">
            <w:t>, 137738. https://doi.org/10.1016/j.scitotenv.2020.137738</w:t>
          </w:r>
        </w:p>
        <w:p w14:paraId="63B47DB5" w14:textId="77777777" w:rsidR="00B700C4" w:rsidRDefault="00B700C4" w:rsidP="00B700C4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96</w:t>
          </w:r>
          <w:r w:rsidRPr="00B700C4">
            <w:t>, 104715. https://doi.org/10.1016/j.landusepol.2020.104715</w:t>
          </w:r>
        </w:p>
        <w:p w14:paraId="04E454F6" w14:textId="77777777" w:rsidR="00B700C4" w:rsidRDefault="00B700C4" w:rsidP="00B700C4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B700C4">
            <w:rPr>
              <w:i/>
            </w:rPr>
            <w:t>Nature</w:t>
          </w:r>
          <w:r w:rsidRPr="00B700C4">
            <w:t xml:space="preserve">, </w:t>
          </w:r>
          <w:r w:rsidRPr="00B700C4">
            <w:rPr>
              <w:i/>
            </w:rPr>
            <w:t>566</w:t>
          </w:r>
          <w:r w:rsidRPr="00B700C4">
            <w:t>(7743), 195–204. https://doi.org/10.1038/s41586-019-0912-1</w:t>
          </w:r>
        </w:p>
        <w:p w14:paraId="5971116C" w14:textId="77777777" w:rsidR="00B700C4" w:rsidRDefault="00B700C4" w:rsidP="00B700C4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B700C4">
            <w:rPr>
              <w:i/>
            </w:rPr>
            <w:t>9351</w:t>
          </w:r>
          <w:r w:rsidRPr="00B700C4">
            <w:t>, 234–241. https://doi.org/10.1007/978-3-319-24574-4_28</w:t>
          </w:r>
        </w:p>
        <w:p w14:paraId="093AE3F0" w14:textId="77777777" w:rsidR="00B700C4" w:rsidRDefault="00B700C4" w:rsidP="00B700C4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B700C4">
            <w:rPr>
              <w:i/>
            </w:rPr>
            <w:t>Environmental Modelling &amp; Software</w:t>
          </w:r>
          <w:r w:rsidRPr="00B700C4">
            <w:t xml:space="preserve">, </w:t>
          </w:r>
          <w:r w:rsidRPr="00B700C4">
            <w:rPr>
              <w:i/>
            </w:rPr>
            <w:t>112</w:t>
          </w:r>
          <w:r w:rsidRPr="00B700C4">
            <w:t>, 70–81. https://doi.org/10.1016/j.envsoft.2018.10.006</w:t>
          </w:r>
        </w:p>
        <w:p w14:paraId="39164FA8" w14:textId="77777777" w:rsidR="00B700C4" w:rsidRDefault="00B700C4" w:rsidP="00B700C4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79</w:t>
          </w:r>
          <w:r w:rsidRPr="00B700C4">
            <w:t>, 101416. https://doi.org/10.1016/j.compenvurbsys.2019.101416</w:t>
          </w:r>
        </w:p>
        <w:p w14:paraId="54B4D4D3" w14:textId="77777777" w:rsidR="00B700C4" w:rsidRDefault="00B700C4" w:rsidP="00B700C4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B700C4">
            <w:rPr>
              <w:i/>
            </w:rPr>
            <w:t>International Journal of Remote Sensing</w:t>
          </w:r>
          <w:r w:rsidRPr="00B700C4">
            <w:t xml:space="preserve">, </w:t>
          </w:r>
          <w:r w:rsidRPr="00B700C4">
            <w:rPr>
              <w:i/>
            </w:rPr>
            <w:t>39</w:t>
          </w:r>
          <w:r w:rsidRPr="00B700C4">
            <w:t>(4), 1175–1198. https://doi.org/10.1080/01431161.2017.1395968</w:t>
          </w:r>
        </w:p>
        <w:p w14:paraId="4BEEA8CA" w14:textId="77777777" w:rsidR="00B700C4" w:rsidRDefault="00B700C4" w:rsidP="00B700C4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B700C4">
            <w:rPr>
              <w:i/>
            </w:rPr>
            <w:t>International Conference on Machine Learning</w:t>
          </w:r>
          <w:r w:rsidRPr="00B700C4">
            <w:t>, 448–456. Retrieved from http://proceedings.mlr.press/v37/ioffe15.html</w:t>
          </w:r>
        </w:p>
        <w:p w14:paraId="48175179" w14:textId="77777777" w:rsidR="00B700C4" w:rsidRDefault="00B700C4" w:rsidP="00B700C4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4</w:t>
          </w:r>
          <w:r w:rsidRPr="00B700C4">
            <w:t>, 297–308. https://doi.org/10.1016/j.compenvurbsys.2017.04.002</w:t>
          </w:r>
        </w:p>
        <w:p w14:paraId="7B8B0C59" w14:textId="77777777" w:rsidR="00B700C4" w:rsidRDefault="00B700C4" w:rsidP="00B700C4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B700C4">
            <w:rPr>
              <w:i/>
            </w:rPr>
            <w:t>Landscape and Urban Planning</w:t>
          </w:r>
          <w:r w:rsidRPr="00B700C4">
            <w:t xml:space="preserve">, </w:t>
          </w:r>
          <w:r w:rsidRPr="00B700C4">
            <w:rPr>
              <w:i/>
            </w:rPr>
            <w:t>196</w:t>
          </w:r>
          <w:r w:rsidRPr="00B700C4">
            <w:t>, 103733. https://doi.org/10.1016/j.landurbplan.2019.103733</w:t>
          </w:r>
        </w:p>
        <w:p w14:paraId="717F132C" w14:textId="77777777" w:rsidR="00B700C4" w:rsidRDefault="00B700C4" w:rsidP="00B700C4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157E6DE" w14:textId="77777777" w:rsidR="00B700C4" w:rsidRDefault="00B700C4" w:rsidP="00B700C4">
          <w:pPr>
            <w:pStyle w:val="CitaviBibliographyEntry"/>
          </w:pPr>
          <w:bookmarkStart w:id="68" w:name="_CTVL0011d1dec32c2fc49e0904b17978060ca38"/>
          <w:bookmarkEnd w:id="67"/>
          <w:r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B700C4">
            <w:rPr>
              <w:i/>
            </w:rPr>
            <w:t>International Journal of Geographical Information Science</w:t>
          </w:r>
          <w:r w:rsidRPr="00B700C4">
            <w:t xml:space="preserve">, </w:t>
          </w:r>
          <w:r w:rsidRPr="00B700C4">
            <w:rPr>
              <w:i/>
            </w:rPr>
            <w:t>34</w:t>
          </w:r>
          <w:r w:rsidRPr="00B700C4">
            <w:t>(5), 866–898. https://doi.org/10.1080/13658816.2019.1684499</w:t>
          </w:r>
        </w:p>
        <w:p w14:paraId="096EF75A" w14:textId="77777777" w:rsidR="00B700C4" w:rsidRDefault="00B700C4" w:rsidP="00B700C4">
          <w:pPr>
            <w:pStyle w:val="CitaviBibliographyEntry"/>
          </w:pPr>
          <w:bookmarkStart w:id="69" w:name="_CTVL001bac0905f8eb74a3c911374d735fa7ece"/>
          <w:r>
            <w:lastRenderedPageBreak/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B700C4">
            <w:rPr>
              <w:i/>
            </w:rPr>
            <w:t>Cities</w:t>
          </w:r>
          <w:r w:rsidRPr="00B700C4">
            <w:t xml:space="preserve">, </w:t>
          </w:r>
          <w:r w:rsidRPr="00B700C4">
            <w:rPr>
              <w:i/>
            </w:rPr>
            <w:t>90</w:t>
          </w:r>
          <w:r w:rsidRPr="00B700C4">
            <w:t>, 52–63. https://doi.org/10.1016/j.cities.2019.01.021</w:t>
          </w:r>
        </w:p>
        <w:p w14:paraId="5AB15DCC" w14:textId="77777777" w:rsidR="00B700C4" w:rsidRDefault="00B700C4" w:rsidP="00B700C4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B700C4">
            <w:rPr>
              <w:i/>
            </w:rPr>
            <w:t>Geografisk Tidsskrift-Danish Journal of Geography</w:t>
          </w:r>
          <w:r w:rsidRPr="00B700C4">
            <w:t xml:space="preserve">, </w:t>
          </w:r>
          <w:r w:rsidRPr="00B700C4">
            <w:rPr>
              <w:i/>
            </w:rPr>
            <w:t>120</w:t>
          </w:r>
          <w:r w:rsidRPr="00B700C4">
            <w:t>(2), 156–173. https://doi.org/10.1080/00167223.2020.1823867</w:t>
          </w:r>
        </w:p>
        <w:p w14:paraId="673C2148" w14:textId="77777777" w:rsidR="00B700C4" w:rsidRDefault="00B700C4" w:rsidP="00B700C4">
          <w:pPr>
            <w:pStyle w:val="CitaviBibliographyEntry"/>
          </w:pPr>
          <w:bookmarkStart w:id="71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B700C4">
            <w:rPr>
              <w:i/>
            </w:rPr>
            <w:t>Landscape and Urban Planning</w:t>
          </w:r>
          <w:r w:rsidRPr="00B700C4">
            <w:t xml:space="preserve">, </w:t>
          </w:r>
          <w:r w:rsidRPr="00B700C4">
            <w:rPr>
              <w:i/>
            </w:rPr>
            <w:t>214</w:t>
          </w:r>
          <w:r w:rsidRPr="00B700C4">
            <w:t>, 104168. https://doi.org/10.1016/j.landurbplan.2021.104168</w:t>
          </w:r>
        </w:p>
        <w:p w14:paraId="67184031" w14:textId="77777777" w:rsidR="00B700C4" w:rsidRDefault="00B700C4" w:rsidP="00B700C4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B700C4">
            <w:rPr>
              <w:i/>
            </w:rPr>
            <w:t>GIScience &amp; Remote Sensing</w:t>
          </w:r>
          <w:r w:rsidRPr="00B700C4">
            <w:t>, 1–17. https://doi.org/10.1080/15481603.2021.1948275</w:t>
          </w:r>
        </w:p>
        <w:p w14:paraId="07C06E3D" w14:textId="77777777" w:rsidR="00B700C4" w:rsidRDefault="00B700C4" w:rsidP="00B700C4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B700C4">
            <w:rPr>
              <w:i/>
            </w:rPr>
            <w:t>Transactions in GIS</w:t>
          </w:r>
          <w:r w:rsidRPr="00B700C4">
            <w:t xml:space="preserve">, </w:t>
          </w:r>
          <w:r w:rsidRPr="00B700C4">
            <w:rPr>
              <w:i/>
            </w:rPr>
            <w:t>25</w:t>
          </w:r>
          <w:r w:rsidRPr="00B700C4">
            <w:t>(2), 923–947. https://doi.org/10.1111/tgis.12707</w:t>
          </w:r>
        </w:p>
        <w:p w14:paraId="4405ACDA" w14:textId="77777777" w:rsidR="00B700C4" w:rsidRDefault="00B700C4" w:rsidP="00B700C4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B700C4">
            <w:rPr>
              <w:i/>
            </w:rPr>
            <w:t>GIScience &amp; Remote Sensing</w:t>
          </w:r>
          <w:r w:rsidRPr="00B700C4">
            <w:t>, 1–24. https://doi.org/10.1080/15481603.2021.1933714</w:t>
          </w:r>
        </w:p>
        <w:p w14:paraId="167BFFBD" w14:textId="77777777" w:rsidR="00B700C4" w:rsidRDefault="00B700C4" w:rsidP="00B700C4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B700C4">
            <w:rPr>
              <w:i/>
            </w:rPr>
            <w:t>Computers &amp; Geosciences</w:t>
          </w:r>
          <w:r w:rsidRPr="00B700C4">
            <w:t xml:space="preserve">, </w:t>
          </w:r>
          <w:r w:rsidRPr="00B700C4">
            <w:rPr>
              <w:i/>
            </w:rPr>
            <w:t>137</w:t>
          </w:r>
          <w:r w:rsidRPr="00B700C4">
            <w:t>, 104430. https://doi.org/10.1016/j.cageo.2020.104430</w:t>
          </w:r>
        </w:p>
        <w:p w14:paraId="74A18064" w14:textId="77777777" w:rsidR="00B700C4" w:rsidRDefault="00B700C4" w:rsidP="00B700C4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B700C4">
            <w:rPr>
              <w:i/>
            </w:rPr>
            <w:t>Urban Studies</w:t>
          </w:r>
          <w:r w:rsidRPr="00B700C4">
            <w:t xml:space="preserve">, </w:t>
          </w:r>
          <w:r w:rsidRPr="00B700C4">
            <w:rPr>
              <w:i/>
            </w:rPr>
            <w:t>57</w:t>
          </w:r>
          <w:r w:rsidRPr="00B700C4">
            <w:t>(3), 636–654. https://doi.org/10.1177/0042098019879566</w:t>
          </w:r>
        </w:p>
        <w:p w14:paraId="301130EE" w14:textId="77777777" w:rsidR="00B700C4" w:rsidRDefault="00B700C4" w:rsidP="00B700C4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90</w:t>
          </w:r>
          <w:r w:rsidRPr="00B700C4">
            <w:t>, 101689. https://doi.org/10.1016/j.compenvurbsys.2021.101689</w:t>
          </w:r>
        </w:p>
        <w:p w14:paraId="5FCBCB48" w14:textId="77777777" w:rsidR="00B700C4" w:rsidRDefault="00B700C4" w:rsidP="00B700C4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B700C4">
            <w:rPr>
              <w:i/>
            </w:rPr>
            <w:t>Visualizing and Understanding Convolutional Networks</w:t>
          </w:r>
          <w:r w:rsidRPr="00B700C4">
            <w:t xml:space="preserve">. Retrieved from https://arxiv.org/pdf/1311.2901 </w:t>
          </w:r>
        </w:p>
        <w:p w14:paraId="4C22166D" w14:textId="77777777" w:rsidR="00B700C4" w:rsidRDefault="00B700C4" w:rsidP="00B700C4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B700C4">
            <w:rPr>
              <w:i/>
            </w:rPr>
            <w:t>Waste Management (New York, N.Y.)</w:t>
          </w:r>
          <w:r w:rsidRPr="00B700C4">
            <w:t xml:space="preserve">, </w:t>
          </w:r>
          <w:r w:rsidRPr="00B700C4">
            <w:rPr>
              <w:i/>
            </w:rPr>
            <w:t>83</w:t>
          </w:r>
          <w:r w:rsidRPr="00B700C4">
            <w:t>, 83–94. https://doi.org/10.1016/j.wasman.2018.10.034</w:t>
          </w:r>
        </w:p>
        <w:p w14:paraId="7BD95E19" w14:textId="77777777" w:rsidR="00B700C4" w:rsidRDefault="00B700C4" w:rsidP="00B700C4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B700C4">
            <w:rPr>
              <w:i/>
            </w:rPr>
            <w:t>International Journal of Geographical Information Science</w:t>
          </w:r>
          <w:r w:rsidRPr="00B700C4">
            <w:t xml:space="preserve">, </w:t>
          </w:r>
          <w:r w:rsidRPr="00B700C4">
            <w:rPr>
              <w:i/>
            </w:rPr>
            <w:t>34</w:t>
          </w:r>
          <w:r w:rsidRPr="00B700C4">
            <w:t>(7), 1475–1499. https://doi.org/10.1080/13658816.2020.1711915</w:t>
          </w:r>
        </w:p>
        <w:p w14:paraId="1725FB93" w14:textId="690CC608" w:rsidR="00733CB8" w:rsidRPr="00424860" w:rsidRDefault="00B700C4" w:rsidP="00683617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69</w:t>
          </w:r>
          <w:r w:rsidRPr="00B700C4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08E93C" w14:textId="77777777" w:rsidR="007B4C5C" w:rsidRPr="00424860" w:rsidRDefault="007B4C5C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607DF1F" w14:textId="77777777" w:rsidR="007B4C5C" w:rsidRPr="00424860" w:rsidRDefault="007B4C5C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0193651C" w14:textId="77777777" w:rsidR="007B4C5C" w:rsidRPr="00424860" w:rsidRDefault="007B4C5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265C0B" w:rsidRDefault="00265C0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265C0B" w:rsidRDefault="00265C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2E34DE" w14:textId="77777777" w:rsidR="007B4C5C" w:rsidRPr="00424860" w:rsidRDefault="007B4C5C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349DB6FD" w14:textId="77777777" w:rsidR="007B4C5C" w:rsidRPr="00424860" w:rsidRDefault="007B4C5C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0FE6671B" w14:textId="77777777" w:rsidR="007B4C5C" w:rsidRPr="00424860" w:rsidRDefault="007B4C5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hideSpellingErrors/>
  <w:hideGrammaticalErrors/>
  <w:proofState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mwtKgFAEyHqMMtAAAA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2CFF"/>
    <w:rsid w:val="001C38AF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19D8"/>
    <w:rsid w:val="0036225D"/>
    <w:rsid w:val="0036369C"/>
    <w:rsid w:val="00363929"/>
    <w:rsid w:val="00363DE2"/>
    <w:rsid w:val="00364311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723D"/>
    <w:rsid w:val="003C740C"/>
    <w:rsid w:val="003C780E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E43"/>
    <w:rsid w:val="00564672"/>
    <w:rsid w:val="005649DC"/>
    <w:rsid w:val="00564AF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D4E"/>
    <w:rsid w:val="005F0E70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70FB"/>
    <w:rsid w:val="006D71A7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C62"/>
    <w:rsid w:val="00784D09"/>
    <w:rsid w:val="00784D39"/>
    <w:rsid w:val="00786220"/>
    <w:rsid w:val="00786512"/>
    <w:rsid w:val="007869CA"/>
    <w:rsid w:val="00786A61"/>
    <w:rsid w:val="00786A98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290"/>
    <w:rsid w:val="0079744B"/>
    <w:rsid w:val="007979C7"/>
    <w:rsid w:val="007A0715"/>
    <w:rsid w:val="007A12C6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9C7"/>
    <w:rsid w:val="0088224D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220"/>
    <w:rsid w:val="008C780B"/>
    <w:rsid w:val="008C7C0D"/>
    <w:rsid w:val="008D00C0"/>
    <w:rsid w:val="008D02AC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79A7"/>
    <w:rsid w:val="00927FAC"/>
    <w:rsid w:val="0093002E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CAD"/>
    <w:rsid w:val="00A9469E"/>
    <w:rsid w:val="00A947ED"/>
    <w:rsid w:val="00A94E7C"/>
    <w:rsid w:val="00A95EB7"/>
    <w:rsid w:val="00A9634F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91F"/>
    <w:rsid w:val="00D10D4A"/>
    <w:rsid w:val="00D10F92"/>
    <w:rsid w:val="00D114E3"/>
    <w:rsid w:val="00D11709"/>
    <w:rsid w:val="00D11AAF"/>
    <w:rsid w:val="00D11AE2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BA0"/>
    <w:rsid w:val="00DA5C77"/>
    <w:rsid w:val="00DA5E99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9A9"/>
    <w:rsid w:val="00E844C6"/>
    <w:rsid w:val="00E845D2"/>
    <w:rsid w:val="00E84CE5"/>
    <w:rsid w:val="00E84DA1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6699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B234BF"/>
    <w:rsid w:val="00B25BEB"/>
    <w:rsid w:val="00B34312"/>
    <w:rsid w:val="00B379F5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74182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purl.org/dc/dcmitype/"/>
    <ds:schemaRef ds:uri="http://schemas.microsoft.com/office/2006/documentManagement/types"/>
    <ds:schemaRef ds:uri="http://purl.org/dc/elements/1.1/"/>
    <ds:schemaRef ds:uri="http://purl.org/dc/terms/"/>
    <ds:schemaRef ds:uri="http://schemas.microsoft.com/office/infopath/2007/PartnerControls"/>
    <ds:schemaRef ds:uri="http://schemas.microsoft.com/office/2006/metadata/properties"/>
    <ds:schemaRef ds:uri="http://schemas.openxmlformats.org/package/2006/metadata/core-properties"/>
    <ds:schemaRef ds:uri="fe8c6ab6-ac8c-4a78-b3e9-e34f709e91e9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</TotalTime>
  <Pages>24</Pages>
  <Words>110086</Words>
  <Characters>627494</Characters>
  <Application>Microsoft Office Word</Application>
  <DocSecurity>0</DocSecurity>
  <Lines>5229</Lines>
  <Paragraphs>14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6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210</cp:revision>
  <cp:lastPrinted>2021-10-12T20:37:00Z</cp:lastPrinted>
  <dcterms:created xsi:type="dcterms:W3CDTF">2021-11-26T14:49:00Z</dcterms:created>
  <dcterms:modified xsi:type="dcterms:W3CDTF">2021-12-15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8">
    <vt:lpwstr>C:\Users\Lenovo\Documents\Citavi 6\Projects\paper_2_urban_projection\paper_2_urban_projection.ctv6</vt:lpwstr>
  </property>
  <property fmtid="{D5CDD505-2E9C-101B-9397-08002B2CF9AE}" pid="5" name="CitaviDocumentProperty_6">
    <vt:lpwstr>False</vt:lpwstr>
  </property>
  <property fmtid="{D5CDD505-2E9C-101B-9397-08002B2CF9AE}" pid="6" name="CitaviDocumentProperty_0">
    <vt:lpwstr>e8fd9e97-1859-44db-82cf-cfd14b5e1332</vt:lpwstr>
  </property>
  <property fmtid="{D5CDD505-2E9C-101B-9397-08002B2CF9AE}" pid="7" name="CitaviDocumentProperty_1">
    <vt:lpwstr>6.10.0.0</vt:lpwstr>
  </property>
</Properties>
</file>